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37615E">
      <w:pPr>
        <w:pStyle w:val="berschrift1"/>
        <w:numPr>
          <w:ilvl w:val="0"/>
          <w:numId w:val="4"/>
        </w:numPr>
      </w:pPr>
      <w:r>
        <w:t>Introduction</w:t>
      </w:r>
    </w:p>
    <w:p w14:paraId="2C6CB536" w14:textId="5D3B22C6" w:rsidR="0001285C" w:rsidRDefault="0001285C" w:rsidP="0037615E">
      <w:proofErr w:type="spellStart"/>
      <w:r>
        <w:t>Bla</w:t>
      </w:r>
      <w:proofErr w:type="spellEnd"/>
    </w:p>
    <w:p w14:paraId="17C3CB48" w14:textId="28ABF1E1" w:rsidR="0001285C" w:rsidRDefault="0001285C" w:rsidP="0037615E">
      <w:pPr>
        <w:pStyle w:val="berschrift2"/>
        <w:numPr>
          <w:ilvl w:val="1"/>
          <w:numId w:val="4"/>
        </w:numPr>
      </w:pPr>
      <w:r>
        <w:t>Literature</w:t>
      </w:r>
    </w:p>
    <w:p w14:paraId="5777995E" w14:textId="102A6BAB" w:rsidR="0001285C" w:rsidRDefault="002828A2" w:rsidP="0037615E">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19388457" w:rsidR="00176651" w:rsidRDefault="00DD18F7" w:rsidP="0037615E">
      <w:r>
        <w:t xml:space="preserve">Oliveira and co-authors have applied both </w:t>
      </w:r>
      <w:r w:rsidR="007130DA">
        <w:t>linear</w:t>
      </w:r>
      <w:r>
        <w:t xml:space="preserve"> regression and Random Forest </w:t>
      </w:r>
      <w:r w:rsidR="007130DA">
        <w:t xml:space="preserve">(based on regression trees) </w:t>
      </w:r>
      <w:r>
        <w:t xml:space="preserve">at a very large regional scale to model fire density </w:t>
      </w:r>
      <w:r w:rsidR="007130DA">
        <w:t xml:space="preserve">in Mediterranean Europ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In their study they aim to </w:t>
      </w:r>
      <w:r>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4EDE097B" w:rsidR="00AD24AF" w:rsidRDefault="00AD24AF" w:rsidP="0037615E">
      <w:r>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anthropological factors including only topological, meteorological and vegetational predictor variables at 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w:t>
      </w:r>
      <w:r w:rsidR="00EE062B">
        <w:lastRenderedPageBreak/>
        <w:t xml:space="preserve">Networks to predict a binary wildfire ignition target variable. For model evaluation the employ a cost-sensitive misclassification metric, concluding that </w:t>
      </w:r>
      <w:r w:rsidR="00F30157">
        <w:t xml:space="preserve">Random Forest performed the best in predicting the binary ignition target. Cao and co-authors stress the importance of data preparation </w:t>
      </w:r>
      <w:r w:rsidR="00DF322F">
        <w:t xml:space="preserve">and sampling methods </w:t>
      </w:r>
      <w:r w:rsidR="00F30157">
        <w:t xml:space="preserve">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77777777" w:rsidR="00427076" w:rsidRDefault="00E46E97" w:rsidP="0037615E">
      <w:r>
        <w:t xml:space="preserve">The Iberian peninsula has been the area of investigation for a multitude of studies, presumably due to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 xml:space="preserve">Martínez and co-authors went for the opposite approach of Cao and co-authors by explicitly investigating only human-caused wildfire ignitions 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Their models are based exclusively on anthropological predictors, ignoring any topological, climatic or vegetational factors</w:t>
      </w:r>
      <w:r w:rsidR="00963B2F">
        <w:t xml:space="preserve">, </w:t>
      </w:r>
      <w:proofErr w:type="gramStart"/>
      <w:r w:rsidR="00963B2F">
        <w:t>in order to</w:t>
      </w:r>
      <w:proofErr w:type="gramEnd"/>
      <w:r w:rsidR="00963B2F">
        <w:t xml:space="preserve"> investigate human-centered factors of wildfire occurrences. They apply logistic regression to estimate their binary target variable (low risk / high risk), finding a high correlation (Spearman correlation of 0.71) between their risk estimates and the official ignition danger index that is used by the Spanish forest service. They find 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5FE05430" w:rsidR="00F30157" w:rsidRDefault="00E2735B" w:rsidP="0037615E">
      <w:r>
        <w:t xml:space="preserve">A more recent study conducted by Rodrigues and de la Riva in 2014 expands on the work done by Martínez and co-authors by </w:t>
      </w:r>
      <w:r w:rsidR="006E38B2">
        <w:t xml:space="preserve">not only modeling human-caused wildfire ignitions in Span with logistic regression, but also Random Forest, boosted trees and Support Vector Machine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In a similar setup to Martínez and co-authors they only include human-centered predictor variables in their training data. They find that logistic regression is outperformed by all other estimated models in terms of ROC-AUC (see section 3.4 for a discussion of various evaluation metrics in classification tasks). </w:t>
      </w:r>
      <w:r w:rsidR="00B02AB4">
        <w:t xml:space="preserve">Due to their data preparation strategy resulting in a training set with balanced target classes (low occurrence / high </w:t>
      </w:r>
      <w:r w:rsidR="00B02AB4">
        <w:lastRenderedPageBreak/>
        <w:t xml:space="preserve">occurrence) ROC-AUC is a legitimate metric for model evaluation. They conclude their analysis by recommending tree-based algorithms such as Random Forest and boosted trees for modeling wildfire ignition occurrenc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5F709029" w:rsidR="00D246CB" w:rsidRDefault="00D246CB" w:rsidP="0037615E">
      <w:proofErr w:type="spellStart"/>
      <w:r>
        <w:t>Catry</w:t>
      </w:r>
      <w:proofErr w:type="spellEnd"/>
      <w:r>
        <w:t xml:space="preserve"> and co-authors use a small set of predictor variables to predict the spatial patterns of wildfire ignitions in Portugal using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AE1A65">
        <w:t xml:space="preserve">anthropological variables, but explicitly make it a point to use as few predictor variables as possible. They find that logistic 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r w:rsidR="00E81D2B">
        <w:t xml:space="preserve">Due to the predictive performance of these variables and their frequent used in studies modeling wildfire ignitions all of them are used as predictors in the study at hand. </w:t>
      </w:r>
    </w:p>
    <w:p w14:paraId="1F07FE76" w14:textId="02F100D3" w:rsidR="00B02AB4" w:rsidRDefault="009C5060" w:rsidP="0037615E">
      <w:r>
        <w:t xml:space="preserve">California has previously been used as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have taken a regional approach in model wildfire ignitions and fire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 xml:space="preserve">They use both anthropological (distance to infrastructure) and biophysical (topological and climatic data) predictors. </w:t>
      </w:r>
      <w:r w:rsidR="002B633A">
        <w:t xml:space="preserve">Their data is of very high granularity with a maximum resolution of 10m in their data set. They apply logistic regression for modeling and find that while wildfire ignitions were best predicted with anthropological predictor variables, biophysical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2B9635C" w14:textId="794825D5" w:rsidR="003E73FA" w:rsidRPr="00955275" w:rsidRDefault="005B2969" w:rsidP="0037615E">
      <w:pPr>
        <w:rPr>
          <w:rFonts w:ascii="MS Mincho" w:eastAsia="MS Mincho" w:hAnsi="MS Mincho" w:cs="MS Mincho"/>
        </w:rPr>
      </w:pPr>
      <w:r>
        <w:t xml:space="preserve">A recent study conducted by Malik and co-authors stays at the local scale but focuses on the area near Monticello and Winters in Northern California </w:t>
      </w:r>
      <w:r>
        <w:fldChar w:fldCharType="begin"/>
      </w:r>
      <w:r>
        <w:instrText xml:space="preserve"> ADDIN ZOTERO_ITEM CSL_CITATION {"citationID":"FgWqPSQn","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fldChar w:fldCharType="separate"/>
      </w:r>
      <w:r>
        <w:rPr>
          <w:noProof/>
        </w:rPr>
        <w:t>(Malik et al., 2021)</w:t>
      </w:r>
      <w:r>
        <w:fldChar w:fldCharType="end"/>
      </w:r>
      <w:r>
        <w:t xml:space="preserve">. </w:t>
      </w:r>
      <w:r w:rsidR="008148BB">
        <w:t>Their approach is distinctly different to other discussed studies, as their models are trained on data that integrate</w:t>
      </w:r>
      <w:r w:rsidR="008148BB" w:rsidRPr="008148BB">
        <w:t xml:space="preserve"> </w:t>
      </w:r>
      <w:r w:rsidR="008148BB">
        <w:t xml:space="preserve">meteorological </w:t>
      </w:r>
      <w:r w:rsidR="008148BB" w:rsidRPr="008148BB">
        <w:t xml:space="preserve">data, remote </w:t>
      </w:r>
      <w:r w:rsidR="008148BB">
        <w:t xml:space="preserve">terrain </w:t>
      </w:r>
      <w:r w:rsidR="008148BB" w:rsidRPr="008148BB">
        <w:lastRenderedPageBreak/>
        <w:t>sens</w:t>
      </w:r>
      <w:r w:rsidR="008148BB">
        <w:t xml:space="preserve">or </w:t>
      </w:r>
      <w:r w:rsidR="008148BB" w:rsidRPr="008148BB">
        <w:t>data</w:t>
      </w:r>
      <w:r w:rsidR="008148BB">
        <w:t>, data on landcover</w:t>
      </w:r>
      <w:r w:rsidR="008148BB" w:rsidRPr="008148BB">
        <w:t xml:space="preserve">, as well as wildfire history and human </w:t>
      </w:r>
      <w:r w:rsidR="002360C4">
        <w:t>variables</w:t>
      </w:r>
      <w:r w:rsidR="00896BC0">
        <w:t xml:space="preserve">, aiming </w:t>
      </w:r>
      <w:r w:rsidR="00593DBD">
        <w:t xml:space="preserve">to </w:t>
      </w:r>
      <w:r w:rsidR="00896BC0">
        <w:t xml:space="preserve">enable real-time wildfire risk predictions akin to weather forecasts. </w:t>
      </w:r>
      <w:r w:rsidR="00350D0D">
        <w:t xml:space="preserve">They compare two modeling strategies where in a first approach two separate Random Forest models are estimated for one data set containing data on weather, the presence of powerlines and terrain and a separate set of vegetation data. These two models are then combined into an ensemble with stacking where a boosted trees classifier (AdaBoost) is used for the final predictions. In a second </w:t>
      </w:r>
      <w:r w:rsidR="00D246CB">
        <w:t>modeling</w:t>
      </w:r>
      <w:r w:rsidR="00350D0D">
        <w:t xml:space="preserve"> strategy the authors trained a single Random Forest model on the entirety of the combined training data, resulting in a superior model as evaluated with the ROC-AUC metric </w:t>
      </w:r>
      <w:r w:rsidR="00350D0D">
        <w:fldChar w:fldCharType="begin"/>
      </w:r>
      <w:r w:rsidR="00350D0D">
        <w:instrText xml:space="preserve"> ADDIN ZOTERO_ITEM CSL_CITATION {"citationID":"cHVbx8Sg","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rsidR="00350D0D">
        <w:fldChar w:fldCharType="separate"/>
      </w:r>
      <w:r w:rsidR="00350D0D">
        <w:rPr>
          <w:noProof/>
        </w:rPr>
        <w:t>(Malik et al., 2021)</w:t>
      </w:r>
      <w:r w:rsidR="00350D0D">
        <w:fldChar w:fldCharType="end"/>
      </w:r>
      <w:r w:rsidR="00350D0D">
        <w:t xml:space="preserve">. </w:t>
      </w:r>
    </w:p>
    <w:p w14:paraId="2C068473" w14:textId="53619B98" w:rsidR="0001285C" w:rsidRDefault="005001B3" w:rsidP="0037615E">
      <w:pPr>
        <w:pStyle w:val="berschrift1"/>
        <w:numPr>
          <w:ilvl w:val="0"/>
          <w:numId w:val="4"/>
        </w:numPr>
      </w:pPr>
      <w:r w:rsidRPr="002A28EA">
        <w:t>Data</w:t>
      </w:r>
    </w:p>
    <w:p w14:paraId="641C1D58" w14:textId="2DC8C733" w:rsidR="006E5A89" w:rsidRPr="006E5A89" w:rsidRDefault="006E5A89" w:rsidP="0037615E">
      <w:r>
        <w:t xml:space="preserve">One of the primary challenges of this study was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3D63AF" w:rsidRDefault="005001B3" w:rsidP="0037615E">
      <w:pPr>
        <w:pStyle w:val="berschrift2"/>
        <w:numPr>
          <w:ilvl w:val="1"/>
          <w:numId w:val="4"/>
        </w:numPr>
      </w:pPr>
      <w:r w:rsidRPr="002A28EA">
        <w:t>Study Area</w:t>
      </w:r>
    </w:p>
    <w:p w14:paraId="52164DE2" w14:textId="709B812F" w:rsidR="00EB0492" w:rsidRDefault="00637326" w:rsidP="0037615E">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lastRenderedPageBreak/>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37615E">
      <w:r>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086796E3" w14:textId="62A30793" w:rsidR="00333D42" w:rsidRDefault="00333D42" w:rsidP="0037615E">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782866BC" w:rsidR="00333D42" w:rsidRPr="00CA48B8" w:rsidRDefault="00333D42" w:rsidP="00CA48B8">
                            <w:pPr>
                              <w:pStyle w:val="Beschriftung"/>
                              <w:jc w:val="center"/>
                              <w:rPr>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Figure </w: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SEQ Figure \* ARABIC </w:instrTex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007360A8" w:rsidRPr="00CA48B8">
                              <w:rPr>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782866BC" w:rsidR="00333D42" w:rsidRPr="00CA48B8" w:rsidRDefault="00333D42" w:rsidP="00CA48B8">
                      <w:pPr>
                        <w:pStyle w:val="Beschriftung"/>
                        <w:jc w:val="center"/>
                        <w:rPr>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Figure </w: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SEQ Figure \* ARABIC </w:instrTex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r w:rsidR="007360A8" w:rsidRPr="00CA48B8">
                        <w:rPr>
                          <w:noProof/>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r w:rsidRPr="00CA48B8">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making up the units of observation of this study. I have chosen this area size for the individual units due to some of the environmental pr</w:t>
      </w:r>
      <w:proofErr w:type="spellStart"/>
      <w:r w:rsidR="00503682">
        <w:t>edictor</w:t>
      </w:r>
      <w:proofErr w:type="spellEnd"/>
      <w:r w:rsidR="00503682">
        <w:t xml:space="preserve">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37615E">
      <w:pPr>
        <w:pStyle w:val="berschrift2"/>
        <w:numPr>
          <w:ilvl w:val="1"/>
          <w:numId w:val="4"/>
        </w:numPr>
      </w:pPr>
      <w:r w:rsidRPr="002A28EA">
        <w:lastRenderedPageBreak/>
        <w:t>Target Variable</w:t>
      </w:r>
    </w:p>
    <w:p w14:paraId="32F0AD16" w14:textId="724CE98C" w:rsidR="005001B3" w:rsidRPr="002A28EA" w:rsidRDefault="005001B3" w:rsidP="0037615E">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37615E">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37615E">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37615E">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w:t>
      </w:r>
      <w:proofErr w:type="spellStart"/>
      <w:r w:rsidR="006E2DAD" w:rsidRPr="002A28EA">
        <w:t>ompletely</w:t>
      </w:r>
      <w:proofErr w:type="spellEnd"/>
      <w:r w:rsidR="006E2DAD" w:rsidRPr="002A28EA">
        <w:t xml:space="preserve">),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37615E">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37615E">
      <w:r>
        <w:rPr>
          <w:noProof/>
        </w:rPr>
        <w:drawing>
          <wp:inline distT="0" distB="0" distL="0" distR="0" wp14:anchorId="0225C400" wp14:editId="10703A96">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71342E5D" w:rsidR="007360A8" w:rsidRPr="002A28EA" w:rsidRDefault="007360A8" w:rsidP="00CA48B8">
      <w:pPr>
        <w:pStyle w:val="Beschriftung"/>
        <w:jc w:val="center"/>
      </w:pPr>
      <w:r>
        <w:t xml:space="preserve">Figure </w:t>
      </w:r>
      <w:fldSimple w:instr=" SEQ Figure \* ARABIC ">
        <w:r w:rsidR="00BC50C5">
          <w:rPr>
            <w:noProof/>
          </w:rPr>
          <w:t>2</w:t>
        </w:r>
      </w:fldSimple>
      <w:r>
        <w:t>: Monthly distribution of wildfire occurrences during the study period</w:t>
      </w:r>
    </w:p>
    <w:p w14:paraId="786DA72C" w14:textId="5C4337A0" w:rsidR="00185042" w:rsidRPr="002A28EA" w:rsidRDefault="00185042" w:rsidP="0037615E">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lastRenderedPageBreak/>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37615E">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37615E">
      <w:pPr>
        <w:pStyle w:val="berschrift2"/>
        <w:numPr>
          <w:ilvl w:val="1"/>
          <w:numId w:val="4"/>
        </w:numPr>
      </w:pPr>
      <w:r w:rsidRPr="002A28EA">
        <w:t>Predictor Variables</w:t>
      </w:r>
    </w:p>
    <w:p w14:paraId="751781A9" w14:textId="7CAC4EB1" w:rsidR="003D2A81" w:rsidRPr="002A28EA" w:rsidRDefault="00DE0DD8" w:rsidP="0037615E">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37615E">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37615E">
      <w:pPr>
        <w:pStyle w:val="berschrift3"/>
        <w:numPr>
          <w:ilvl w:val="2"/>
          <w:numId w:val="4"/>
        </w:numPr>
      </w:pPr>
      <w:r w:rsidRPr="002A28EA">
        <w:t>Environmental Predictors</w:t>
      </w:r>
    </w:p>
    <w:p w14:paraId="23E19AEB" w14:textId="5DE79AEB" w:rsidR="00C25511" w:rsidRDefault="00B44D09" w:rsidP="0037615E">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37615E">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37615E">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 Syphard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37615E">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37615E">
      <w:pPr>
        <w:pStyle w:val="berschrift3"/>
        <w:numPr>
          <w:ilvl w:val="2"/>
          <w:numId w:val="4"/>
        </w:numPr>
      </w:pPr>
      <w:r w:rsidRPr="002A28EA">
        <w:lastRenderedPageBreak/>
        <w:t>Infrastructure Predictors</w:t>
      </w:r>
    </w:p>
    <w:p w14:paraId="07B1E03A" w14:textId="321221CA" w:rsidR="003B1FD4" w:rsidRDefault="003B1FD4" w:rsidP="0037615E">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37615E">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37615E">
      <w:pPr>
        <w:pStyle w:val="berschrift3"/>
        <w:numPr>
          <w:ilvl w:val="2"/>
          <w:numId w:val="4"/>
        </w:numPr>
      </w:pPr>
      <w:r w:rsidRPr="002A28EA">
        <w:t>Demographic Predictors</w:t>
      </w:r>
    </w:p>
    <w:p w14:paraId="2FA21A84" w14:textId="196D0069" w:rsidR="00A94AFB" w:rsidRDefault="00DB3CA5" w:rsidP="0037615E">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w:t>
      </w:r>
      <w:r w:rsidR="00A94AFB">
        <w:lastRenderedPageBreak/>
        <w:t xml:space="preserve">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include annual data on the average vacancy rate at the county-level, as well as the average number of people per household at the county level as predictors. </w:t>
      </w:r>
    </w:p>
    <w:p w14:paraId="55AB5529" w14:textId="2B1DC73D" w:rsidR="0055270B" w:rsidRDefault="00AF24E2" w:rsidP="0037615E">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Akzent1"/>
        <w:tblW w:w="9209" w:type="dxa"/>
        <w:tblLook w:val="04A0" w:firstRow="1" w:lastRow="0" w:firstColumn="1" w:lastColumn="0" w:noHBand="0" w:noVBand="1"/>
      </w:tblPr>
      <w:tblGrid>
        <w:gridCol w:w="2972"/>
        <w:gridCol w:w="1134"/>
        <w:gridCol w:w="5103"/>
      </w:tblGrid>
      <w:tr w:rsidR="00E709FB" w14:paraId="5FA96F9C" w14:textId="77777777" w:rsidTr="00D91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37615E">
            <w:r>
              <w:t>Proposition number</w:t>
            </w:r>
          </w:p>
        </w:tc>
        <w:tc>
          <w:tcPr>
            <w:tcW w:w="1134" w:type="dxa"/>
          </w:tcPr>
          <w:p w14:paraId="19365F81" w14:textId="492D3A23" w:rsidR="00E709FB" w:rsidRDefault="00E709FB" w:rsidP="0037615E">
            <w:pPr>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37615E">
            <w:pPr>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37615E">
            <w:r>
              <w:t>21</w:t>
            </w:r>
          </w:p>
        </w:tc>
        <w:tc>
          <w:tcPr>
            <w:tcW w:w="1134" w:type="dxa"/>
          </w:tcPr>
          <w:p w14:paraId="7684F485" w14:textId="1A9834FB" w:rsidR="00E709FB" w:rsidRDefault="00E709FB" w:rsidP="0037615E">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37615E">
            <w:pPr>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37615E">
            <w:r>
              <w:t>23</w:t>
            </w:r>
          </w:p>
        </w:tc>
        <w:tc>
          <w:tcPr>
            <w:tcW w:w="1134" w:type="dxa"/>
          </w:tcPr>
          <w:p w14:paraId="6799CFB4" w14:textId="0117FACF" w:rsidR="00E709FB" w:rsidRDefault="00E709FB" w:rsidP="0037615E">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37615E">
            <w:pPr>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37615E">
            <w:r>
              <w:t>65</w:t>
            </w:r>
          </w:p>
        </w:tc>
        <w:tc>
          <w:tcPr>
            <w:tcW w:w="1134" w:type="dxa"/>
          </w:tcPr>
          <w:p w14:paraId="2ECEE8D7" w14:textId="211D7276" w:rsidR="00E709FB" w:rsidRDefault="00E709FB" w:rsidP="0037615E">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37615E">
            <w:pPr>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37615E">
            <w:r>
              <w:t>67</w:t>
            </w:r>
          </w:p>
        </w:tc>
        <w:tc>
          <w:tcPr>
            <w:tcW w:w="1134" w:type="dxa"/>
          </w:tcPr>
          <w:p w14:paraId="3E7723F2" w14:textId="5205C8E7" w:rsidR="00E709FB" w:rsidRDefault="00E709FB" w:rsidP="0037615E">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37615E">
            <w:pPr>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CA48B8">
      <w:pPr>
        <w:pStyle w:val="Beschriftung"/>
        <w:jc w:val="center"/>
      </w:pPr>
      <w:r>
        <w:t xml:space="preserve">Table </w:t>
      </w:r>
      <w:fldSimple w:instr=" SEQ Table \* ARABIC ">
        <w:r w:rsidR="00BC50C5">
          <w:rPr>
            <w:noProof/>
          </w:rPr>
          <w:t>1</w:t>
        </w:r>
      </w:fldSimple>
      <w:r>
        <w:t>: Californian Ballot Initiatives relat</w:t>
      </w:r>
      <w:r w:rsidR="000E439E">
        <w:t>ing</w:t>
      </w:r>
      <w:r>
        <w:t xml:space="preserve"> to environmental issues during the study period</w:t>
      </w:r>
    </w:p>
    <w:p w14:paraId="49BCB71B" w14:textId="6B8F93BF" w:rsidR="00506C13" w:rsidRDefault="0092598D" w:rsidP="0037615E">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37615E">
      <w:pPr>
        <w:pStyle w:val="berschrift3"/>
        <w:numPr>
          <w:ilvl w:val="2"/>
          <w:numId w:val="4"/>
        </w:numPr>
      </w:pPr>
      <w:r w:rsidRPr="002A28EA">
        <w:lastRenderedPageBreak/>
        <w:t>Socio-economic Predictors</w:t>
      </w:r>
    </w:p>
    <w:p w14:paraId="0BCC470C" w14:textId="711B4ABF" w:rsidR="00F631B0" w:rsidRDefault="000F57E8" w:rsidP="0037615E">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Oliveira and co-authors mention two specific channels how the rate of unemployment may 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37615E">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37615E">
      <w:pPr>
        <w:pStyle w:val="berschrift1"/>
        <w:numPr>
          <w:ilvl w:val="0"/>
          <w:numId w:val="4"/>
        </w:numPr>
      </w:pPr>
      <w:r>
        <w:t>Methods</w:t>
      </w:r>
    </w:p>
    <w:p w14:paraId="30C2DE91" w14:textId="5B337931" w:rsidR="00C24C51" w:rsidRPr="00C24C51" w:rsidRDefault="002A711F" w:rsidP="0037615E">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77777777" w:rsidR="00382666" w:rsidRDefault="007E47DB" w:rsidP="0037615E">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lastRenderedPageBreak/>
        <w:t>xgboost</w:t>
      </w:r>
      <w:proofErr w:type="spellEnd"/>
      <w:r w:rsidR="00C30B3D">
        <w:t xml:space="preserve"> (XGB). </w:t>
      </w:r>
      <w:r w:rsidR="00382666">
        <w:t xml:space="preserve">For each of these three algorithms models are estimated in three distinct steps: </w:t>
      </w:r>
    </w:p>
    <w:p w14:paraId="2B5584E2" w14:textId="2A6201D4" w:rsidR="00C30B3D" w:rsidRDefault="00FD631B" w:rsidP="0037615E">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37615E">
      <w:pPr>
        <w:pStyle w:val="Listenabsatz"/>
        <w:numPr>
          <w:ilvl w:val="0"/>
          <w:numId w:val="3"/>
        </w:numPr>
      </w:pPr>
      <w:r>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37615E">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37615E">
      <w:pPr>
        <w:pStyle w:val="berschrift2"/>
        <w:numPr>
          <w:ilvl w:val="1"/>
          <w:numId w:val="3"/>
        </w:numPr>
      </w:pPr>
      <w:r>
        <w:t>Logistic Regression</w:t>
      </w:r>
    </w:p>
    <w:p w14:paraId="38F2CF89" w14:textId="39DE1A99" w:rsidR="009C7ACD" w:rsidRDefault="00E54013" w:rsidP="0037615E">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r w:rsidR="00DC7733">
        <w:t xml:space="preserve">Regression models have previously been </w:t>
      </w:r>
      <w:r w:rsidR="00B36ADE">
        <w:t xml:space="preserve">widely </w:t>
      </w:r>
      <w:r w:rsidR="00DC7733">
        <w:t xml:space="preserve">used in cases </w:t>
      </w:r>
      <w:r w:rsidR="00B36ADE">
        <w:t>that</w:t>
      </w:r>
      <w:r w:rsidR="00DC7733">
        <w:t xml:space="preserve"> model</w:t>
      </w:r>
      <w:r w:rsidR="00B36ADE">
        <w:t xml:space="preserve"> </w:t>
      </w:r>
      <w:r w:rsidR="00DC7733">
        <w:t>wildfire occurrences</w:t>
      </w:r>
      <w:r w:rsidR="00B36ADE">
        <w:t>, especially logistic regression</w:t>
      </w:r>
      <w:r w:rsidR="00DC7733">
        <w:t xml:space="preserve"> </w:t>
      </w:r>
      <w:r w:rsidR="00DC7733">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C7733">
        <w:fldChar w:fldCharType="separate"/>
      </w:r>
      <w:r w:rsidR="00C069E4" w:rsidRPr="00C069E4">
        <w:rPr>
          <w:color w:val="000000"/>
        </w:rPr>
        <w:t>(Catry et al., 2009; Martínez et al., 2009; Oliveira et al., 2012; Syphard et al., 2008)</w:t>
      </w:r>
      <w:r w:rsidR="00DC7733">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D1739F" w:rsidP="0037615E">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CA48B8">
      <w:pPr>
        <w:pStyle w:val="Beschriftung"/>
        <w:jc w:val="center"/>
      </w:pPr>
      <w:r>
        <w:t xml:space="preserve">Equation </w:t>
      </w:r>
      <w:fldSimple w:instr=" SEQ Equation \* ARABIC ">
        <w:r w:rsidR="00CA48B8">
          <w:rPr>
            <w:noProof/>
          </w:rPr>
          <w:t>1</w:t>
        </w:r>
      </w:fldSimple>
      <w:r>
        <w:t xml:space="preserve">: </w:t>
      </w:r>
      <w:r w:rsidRPr="000916A0">
        <w:t>Mathematical notation of a logistic regression model</w:t>
      </w:r>
    </w:p>
    <w:p w14:paraId="56109F8C" w14:textId="3D677F19" w:rsidR="009C7ACD" w:rsidRDefault="00242D60" w:rsidP="0037615E">
      <w:r>
        <w:lastRenderedPageBreak/>
        <w:t>In the ca</w:t>
      </w:r>
      <w:r w:rsidR="009C7ACD">
        <w:t>s</w:t>
      </w:r>
      <w:r>
        <w:t xml:space="preserve">e of this stud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model separately, taking the individual features of each algorithm into account. Most of the pre-processing steps are similar, however.</w:t>
      </w:r>
    </w:p>
    <w:p w14:paraId="101AF3C9" w14:textId="0AE4E907" w:rsidR="009C7ACD" w:rsidRDefault="009C7ACD" w:rsidP="0037615E">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37615E">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w:t>
      </w:r>
      <w:r w:rsidR="00A02260">
        <w:lastRenderedPageBreak/>
        <w:t xml:space="preserve">intended to </w:t>
      </w:r>
      <w:r w:rsidR="009C7ACD">
        <w:t>improv</w:t>
      </w:r>
      <w:r w:rsidR="00A02260">
        <w:t xml:space="preserve">e </w:t>
      </w:r>
      <w:r w:rsidR="009C7ACD">
        <w:t xml:space="preserve">the classification boundary of the training data and the predictive power of the trained model. </w:t>
      </w:r>
    </w:p>
    <w:p w14:paraId="27A383EC" w14:textId="249760AB" w:rsidR="00A466BA" w:rsidRPr="00DC7733" w:rsidRDefault="00A02260" w:rsidP="0037615E">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20565D">
        <w:t xml:space="preserve">that I tune </w:t>
      </w:r>
      <w:r w:rsidR="00924E52">
        <w:t>using</w:t>
      </w:r>
      <w:r w:rsidR="0020565D">
        <w:t xml:space="preserve"> a grid search strategy. </w:t>
      </w:r>
    </w:p>
    <w:p w14:paraId="79793826" w14:textId="2B6880C8" w:rsidR="003D63AF" w:rsidRPr="003D63AF" w:rsidRDefault="00903E87" w:rsidP="0037615E">
      <w:pPr>
        <w:pStyle w:val="berschrift2"/>
        <w:numPr>
          <w:ilvl w:val="1"/>
          <w:numId w:val="3"/>
        </w:numPr>
      </w:pPr>
      <w:r>
        <w:t>Random Forest</w:t>
      </w:r>
    </w:p>
    <w:p w14:paraId="1B4318F1" w14:textId="3358A099" w:rsidR="00186DE0" w:rsidRDefault="00082145" w:rsidP="0037615E">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create splits in the training data that minimize the heterogeneity in the resulting subsets, learning the best rules to create these splits in the process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37615E">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w:t>
      </w:r>
      <w:r>
        <w:lastRenderedPageBreak/>
        <w:t xml:space="preserve">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37615E">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236B5F57" w:rsidR="000B43C2" w:rsidRDefault="000B43C2" w:rsidP="0037615E">
      <w:r w:rsidRPr="009446D8">
        <w:rPr>
          <w:i/>
          <w:iCs/>
        </w:rPr>
        <w:t>Random Forest</w:t>
      </w:r>
      <w:r>
        <w:t xml:space="preserve"> </w:t>
      </w:r>
      <w:r w:rsidR="00804ACA">
        <w:t xml:space="preserve">has multiple hyperparameters that can be tuned,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644CF1">
        <w:t xml:space="preserve">for </w:t>
      </w:r>
      <w:r>
        <w:t xml:space="preserve">the </w:t>
      </w:r>
      <w:r w:rsidR="00644CF1">
        <w:t>ensemble (</w:t>
      </w:r>
      <w:r w:rsidR="00644CF1">
        <w:rPr>
          <w:i/>
          <w:iCs/>
        </w:rPr>
        <w:t>trees</w:t>
      </w:r>
      <w:r w:rsidR="00644CF1">
        <w:t>)</w:t>
      </w:r>
      <w:r>
        <w: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37615E">
      <w:pPr>
        <w:pStyle w:val="berschrift2"/>
        <w:numPr>
          <w:ilvl w:val="1"/>
          <w:numId w:val="3"/>
        </w:numPr>
      </w:pPr>
      <w:proofErr w:type="spellStart"/>
      <w:r>
        <w:t>xgboost</w:t>
      </w:r>
      <w:proofErr w:type="spellEnd"/>
    </w:p>
    <w:p w14:paraId="64861C43" w14:textId="25AA6C0E" w:rsidR="00BA7EA3" w:rsidRDefault="00BA7EA3" w:rsidP="0037615E">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 xml:space="preserve">(Kuhn &amp; Johnson, </w:t>
      </w:r>
      <w:r w:rsidR="00C069E4">
        <w:rPr>
          <w:noProof/>
        </w:rPr>
        <w:lastRenderedPageBreak/>
        <w:t>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37615E">
      <w:r>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D3DC76D" w:rsidR="00166924" w:rsidRDefault="00166924" w:rsidP="0037615E">
      <w:proofErr w:type="spellStart"/>
      <w:r w:rsidRPr="009446D8">
        <w:rPr>
          <w:i/>
          <w:iCs/>
        </w:rPr>
        <w:t>xgboost</w:t>
      </w:r>
      <w:proofErr w:type="spellEnd"/>
      <w:r>
        <w:t xml:space="preserve"> shares the hyperparameters of </w:t>
      </w:r>
      <w:r w:rsidRPr="009446D8">
        <w:rPr>
          <w:i/>
          <w:iCs/>
        </w:rPr>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 xml:space="preserve">) </w:t>
      </w:r>
      <w:r>
        <w:t>and additionally 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37615E">
      <w:pPr>
        <w:pStyle w:val="berschrift2"/>
        <w:numPr>
          <w:ilvl w:val="1"/>
          <w:numId w:val="3"/>
        </w:numPr>
      </w:pPr>
      <w:r>
        <w:t>Evaluation</w:t>
      </w:r>
      <w:r w:rsidR="00DC1445">
        <w:t xml:space="preserve"> </w:t>
      </w:r>
    </w:p>
    <w:p w14:paraId="1A5E1F34" w14:textId="05409E89" w:rsidR="0074607E" w:rsidRDefault="007F1898" w:rsidP="0037615E">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74607E">
        <w:t xml:space="preserve">Since the models used in this study don’t directly predict classes, but class probabilities, the </w:t>
      </w:r>
      <w:r w:rsidR="0074607E">
        <w:rPr>
          <w:i/>
          <w:iCs/>
        </w:rPr>
        <w:t xml:space="preserve">Receiver Operator Characteristic </w:t>
      </w:r>
      <w:r w:rsidR="0074607E">
        <w:t xml:space="preserve">(ROC) curve </w:t>
      </w:r>
      <w:r w:rsidR="0074607E">
        <w:t xml:space="preserve">is </w:t>
      </w:r>
      <w:r w:rsidR="0074607E">
        <w:t xml:space="preserve">used to evaluate the ideal probability thresholds separating events from non-event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ROC-</w:t>
      </w:r>
      <w:r w:rsidR="0074607E">
        <w:lastRenderedPageBreak/>
        <w:t xml:space="preserve">curves for all model fits are displayed in the appendix. </w:t>
      </w:r>
      <w:proofErr w:type="gramStart"/>
      <w:r w:rsidR="0074607E">
        <w:t>Similar to</w:t>
      </w:r>
      <w:proofErr w:type="gramEnd"/>
      <w:r w:rsidR="0074607E">
        <w:t xml:space="preserve"> previous studies that use predictive modeling to predict wildfire ignition risk I use </w:t>
      </w:r>
      <w:r w:rsidR="00495AA2">
        <w:t>t</w:t>
      </w:r>
      <w:r w:rsidR="00495AA2">
        <w:t xml:space="preserve">he </w:t>
      </w:r>
      <w:r w:rsidR="00495AA2" w:rsidRPr="00A17D80">
        <w:rPr>
          <w:i/>
          <w:iCs/>
        </w:rPr>
        <w:t>Area under the curve</w:t>
      </w:r>
      <w:r w:rsidR="00495AA2">
        <w:rPr>
          <w:i/>
          <w:iCs/>
        </w:rPr>
        <w:t xml:space="preserve"> </w:t>
      </w:r>
      <w:r w:rsidR="00495AA2">
        <w:t>(AUC)</w:t>
      </w:r>
      <w:r w:rsidR="00495AA2">
        <w:t xml:space="preserve"> of ROC-curves as the primary metric for evaluation. </w:t>
      </w:r>
    </w:p>
    <w:p w14:paraId="313C4FCF" w14:textId="165BCF3C" w:rsidR="00D43BD9" w:rsidRDefault="00495AA2" w:rsidP="0037615E">
      <w:r w:rsidRPr="0030032E">
        <w:rPr>
          <w:i/>
          <w:iCs/>
        </w:rPr>
        <w:t>Accuracy</w:t>
      </w:r>
      <w:r>
        <w:t xml:space="preserve"> is disregarded as a </w:t>
      </w:r>
      <w:r>
        <w:t xml:space="preserve">primary </w:t>
      </w:r>
      <w:r>
        <w:t>metric for evaluating model quality, as models can achieve very high accuracy scores when predicting imbalanced data if all testing samples are blindly predicted to belong to the majority class.</w:t>
      </w:r>
      <w:r>
        <w:t xml:space="preserve"> </w:t>
      </w:r>
      <w:r w:rsidR="008B2F33">
        <w:t xml:space="preserve">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D1739F" w:rsidP="00CA48B8">
      <w:pPr>
        <w:keepNext/>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CA48B8">
      <w:pPr>
        <w:pStyle w:val="Beschriftung"/>
        <w:jc w:val="center"/>
      </w:pPr>
      <w:r>
        <w:t xml:space="preserve">Equation </w:t>
      </w:r>
      <w:fldSimple w:instr=" SEQ Equation \* ARABIC ">
        <w:r>
          <w:rPr>
            <w:noProof/>
          </w:rPr>
          <w:t>2</w:t>
        </w:r>
      </w:fldSimple>
      <w:r>
        <w:t>: Computation of the F-measure</w:t>
      </w:r>
    </w:p>
    <w:p w14:paraId="110BF411" w14:textId="4D17CAFF" w:rsidR="00461476" w:rsidRPr="0037615E" w:rsidRDefault="00456F55" w:rsidP="0037615E">
      <w:r w:rsidRPr="0037615E">
        <w:t xml:space="preserve">Additionally, not only the imbalance between the classes in the target variable ar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02CBE77A" w:rsidR="00577210" w:rsidRDefault="00722642" w:rsidP="00C84C04">
      <w:r>
        <w:t>ROC-AUC is used for evaluating both the estimated models and the hyperparameter combinations during tuning</w:t>
      </w:r>
      <w:r w:rsidR="0030032E">
        <w:t xml:space="preserve"> that </w:t>
      </w:r>
      <w:r>
        <w:t>maximiz</w:t>
      </w:r>
      <w:r w:rsidR="0030032E">
        <w:t xml:space="preserve">e </w:t>
      </w:r>
      <w:r>
        <w:t xml:space="preserve">predictive power. </w:t>
      </w:r>
      <w:r>
        <w:t xml:space="preserve">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 xml:space="preserve">models is also visually </w:t>
      </w:r>
      <w:r w:rsidR="004301DE">
        <w:lastRenderedPageBreak/>
        <w:t>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37615E">
      <w:pPr>
        <w:pStyle w:val="berschrift1"/>
        <w:numPr>
          <w:ilvl w:val="0"/>
          <w:numId w:val="3"/>
        </w:numPr>
      </w:pPr>
      <w:r>
        <w:t>Results</w:t>
      </w:r>
    </w:p>
    <w:p w14:paraId="68E00F12" w14:textId="4AD8157B" w:rsidR="003D63AF" w:rsidRDefault="003904BC" w:rsidP="0037615E">
      <w:r>
        <w:t xml:space="preserve">After the described data preparation steps, TABLE X shows the final selection of predictor variables used for modeling. All models are </w:t>
      </w:r>
      <w:r w:rsidR="00F54118">
        <w:t>estimated</w:t>
      </w:r>
      <w:r>
        <w:t xml:space="preserve"> based on this data set.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37615E">
      <w:pPr>
        <w:pStyle w:val="berschrift2"/>
        <w:numPr>
          <w:ilvl w:val="1"/>
          <w:numId w:val="3"/>
        </w:numPr>
      </w:pPr>
      <w:r>
        <w:t xml:space="preserve">Resampling </w:t>
      </w:r>
    </w:p>
    <w:tbl>
      <w:tblPr>
        <w:tblStyle w:val="Gitternetztabelle7farbigAkzent1"/>
        <w:tblW w:w="0" w:type="auto"/>
        <w:tblLook w:val="04A0" w:firstRow="1" w:lastRow="0" w:firstColumn="1" w:lastColumn="0" w:noHBand="0" w:noVBand="1"/>
      </w:tblPr>
      <w:tblGrid>
        <w:gridCol w:w="1982"/>
        <w:gridCol w:w="1308"/>
        <w:gridCol w:w="1087"/>
        <w:gridCol w:w="1266"/>
        <w:gridCol w:w="1045"/>
        <w:gridCol w:w="1300"/>
        <w:gridCol w:w="1078"/>
      </w:tblGrid>
      <w:tr w:rsidR="003639DF" w:rsidRPr="00EC647D" w14:paraId="0304F879" w14:textId="77777777" w:rsidTr="003639D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34" w:type="dxa"/>
          </w:tcPr>
          <w:p w14:paraId="539BE5BC" w14:textId="77777777" w:rsidR="00D91F46" w:rsidRPr="00EC647D" w:rsidRDefault="00D91F46" w:rsidP="0037615E">
            <w:proofErr w:type="gramStart"/>
            <w:r w:rsidRPr="00EC647D">
              <w:t>.metric</w:t>
            </w:r>
            <w:proofErr w:type="gramEnd"/>
          </w:p>
        </w:tc>
        <w:tc>
          <w:tcPr>
            <w:tcW w:w="2060" w:type="dxa"/>
          </w:tcPr>
          <w:p w14:paraId="1EC94586" w14:textId="77777777"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GLM (down)</w:t>
            </w:r>
          </w:p>
        </w:tc>
        <w:tc>
          <w:tcPr>
            <w:tcW w:w="1818" w:type="dxa"/>
          </w:tcPr>
          <w:p w14:paraId="2A7CF28F" w14:textId="415FA3EA"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898" w:type="dxa"/>
          </w:tcPr>
          <w:p w14:paraId="1672195D" w14:textId="0D202D8A"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657" w:type="dxa"/>
          </w:tcPr>
          <w:p w14:paraId="3243CE37" w14:textId="119E1D1C"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2027" w:type="dxa"/>
          </w:tcPr>
          <w:p w14:paraId="6E4AEE1E" w14:textId="77777777"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XGB (down)</w:t>
            </w:r>
          </w:p>
        </w:tc>
        <w:tc>
          <w:tcPr>
            <w:tcW w:w="1785" w:type="dxa"/>
          </w:tcPr>
          <w:p w14:paraId="4B9DE271" w14:textId="267FBF55" w:rsidR="00D91F46" w:rsidRPr="00EC647D" w:rsidRDefault="00D91F46" w:rsidP="0037615E">
            <w:pPr>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70BCF140" w14:textId="77777777" w:rsidR="00D91F46" w:rsidRPr="00EC647D" w:rsidRDefault="00D91F46" w:rsidP="0037615E">
            <w:r w:rsidRPr="00EC647D">
              <w:t>accuracy</w:t>
            </w:r>
          </w:p>
        </w:tc>
        <w:tc>
          <w:tcPr>
            <w:tcW w:w="2060" w:type="dxa"/>
            <w:shd w:val="clear" w:color="auto" w:fill="auto"/>
          </w:tcPr>
          <w:p w14:paraId="1B802668"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7</w:t>
            </w:r>
          </w:p>
        </w:tc>
        <w:tc>
          <w:tcPr>
            <w:tcW w:w="1818" w:type="dxa"/>
            <w:shd w:val="clear" w:color="auto" w:fill="auto"/>
          </w:tcPr>
          <w:p w14:paraId="1E4E1B75"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19</w:t>
            </w:r>
          </w:p>
        </w:tc>
        <w:tc>
          <w:tcPr>
            <w:tcW w:w="1898" w:type="dxa"/>
            <w:shd w:val="clear" w:color="auto" w:fill="auto"/>
          </w:tcPr>
          <w:p w14:paraId="35800968"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873</w:t>
            </w:r>
          </w:p>
        </w:tc>
        <w:tc>
          <w:tcPr>
            <w:tcW w:w="1657" w:type="dxa"/>
            <w:shd w:val="clear" w:color="auto" w:fill="auto"/>
          </w:tcPr>
          <w:p w14:paraId="0BF5B393"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986</w:t>
            </w:r>
          </w:p>
        </w:tc>
        <w:tc>
          <w:tcPr>
            <w:tcW w:w="2027" w:type="dxa"/>
            <w:shd w:val="clear" w:color="auto" w:fill="auto"/>
          </w:tcPr>
          <w:p w14:paraId="6BF6CB3E"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827</w:t>
            </w:r>
          </w:p>
        </w:tc>
        <w:tc>
          <w:tcPr>
            <w:tcW w:w="1785" w:type="dxa"/>
            <w:shd w:val="clear" w:color="auto" w:fill="auto"/>
          </w:tcPr>
          <w:p w14:paraId="75DFF63E"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503996">
        <w:tc>
          <w:tcPr>
            <w:cnfStyle w:val="001000000000" w:firstRow="0" w:lastRow="0" w:firstColumn="1" w:lastColumn="0" w:oddVBand="0" w:evenVBand="0" w:oddHBand="0" w:evenHBand="0" w:firstRowFirstColumn="0" w:firstRowLastColumn="0" w:lastRowFirstColumn="0" w:lastRowLastColumn="0"/>
            <w:tcW w:w="3034" w:type="dxa"/>
          </w:tcPr>
          <w:p w14:paraId="2E2FD64A" w14:textId="77777777" w:rsidR="00D91F46" w:rsidRPr="00EC647D" w:rsidRDefault="00D91F46" w:rsidP="0037615E">
            <w:r w:rsidRPr="00EC647D">
              <w:t>Classification cost</w:t>
            </w:r>
          </w:p>
        </w:tc>
        <w:tc>
          <w:tcPr>
            <w:tcW w:w="2060" w:type="dxa"/>
            <w:shd w:val="clear" w:color="auto" w:fill="auto"/>
          </w:tcPr>
          <w:p w14:paraId="7C3C9146"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276</w:t>
            </w:r>
          </w:p>
        </w:tc>
        <w:tc>
          <w:tcPr>
            <w:tcW w:w="1818" w:type="dxa"/>
            <w:shd w:val="clear" w:color="auto" w:fill="auto"/>
          </w:tcPr>
          <w:p w14:paraId="3A9E13B4"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307</w:t>
            </w:r>
          </w:p>
        </w:tc>
        <w:tc>
          <w:tcPr>
            <w:tcW w:w="1898" w:type="dxa"/>
            <w:shd w:val="clear" w:color="auto" w:fill="auto"/>
          </w:tcPr>
          <w:p w14:paraId="5D66C22C"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234</w:t>
            </w:r>
          </w:p>
        </w:tc>
        <w:tc>
          <w:tcPr>
            <w:tcW w:w="1657" w:type="dxa"/>
            <w:shd w:val="clear" w:color="auto" w:fill="auto"/>
          </w:tcPr>
          <w:p w14:paraId="4A33ED66"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47</w:t>
            </w:r>
          </w:p>
        </w:tc>
        <w:tc>
          <w:tcPr>
            <w:tcW w:w="2027" w:type="dxa"/>
            <w:shd w:val="clear" w:color="auto" w:fill="auto"/>
          </w:tcPr>
          <w:p w14:paraId="45272C9C"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234</w:t>
            </w:r>
          </w:p>
        </w:tc>
        <w:tc>
          <w:tcPr>
            <w:tcW w:w="1785" w:type="dxa"/>
            <w:shd w:val="clear" w:color="auto" w:fill="auto"/>
          </w:tcPr>
          <w:p w14:paraId="0AE72C40"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4FAB65B5" w14:textId="77777777" w:rsidR="00D91F46" w:rsidRPr="00EC647D" w:rsidRDefault="00D91F46" w:rsidP="0037615E">
            <w:r w:rsidRPr="00EC647D">
              <w:t>F-measure</w:t>
            </w:r>
          </w:p>
        </w:tc>
        <w:tc>
          <w:tcPr>
            <w:tcW w:w="2060" w:type="dxa"/>
            <w:shd w:val="clear" w:color="auto" w:fill="auto"/>
          </w:tcPr>
          <w:p w14:paraId="7D69B860"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09</w:t>
            </w:r>
          </w:p>
        </w:tc>
        <w:tc>
          <w:tcPr>
            <w:tcW w:w="1818" w:type="dxa"/>
            <w:shd w:val="clear" w:color="auto" w:fill="auto"/>
          </w:tcPr>
          <w:p w14:paraId="5BD34318"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081</w:t>
            </w:r>
          </w:p>
        </w:tc>
        <w:tc>
          <w:tcPr>
            <w:tcW w:w="1898" w:type="dxa"/>
            <w:shd w:val="clear" w:color="auto" w:fill="auto"/>
          </w:tcPr>
          <w:p w14:paraId="52C1D240"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162</w:t>
            </w:r>
          </w:p>
        </w:tc>
        <w:tc>
          <w:tcPr>
            <w:tcW w:w="1657" w:type="dxa"/>
            <w:shd w:val="clear" w:color="auto" w:fill="auto"/>
          </w:tcPr>
          <w:p w14:paraId="70ABB59E"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429</w:t>
            </w:r>
          </w:p>
        </w:tc>
        <w:tc>
          <w:tcPr>
            <w:tcW w:w="2027" w:type="dxa"/>
            <w:shd w:val="clear" w:color="auto" w:fill="auto"/>
          </w:tcPr>
          <w:p w14:paraId="06635C79"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124</w:t>
            </w:r>
          </w:p>
        </w:tc>
        <w:tc>
          <w:tcPr>
            <w:tcW w:w="1785" w:type="dxa"/>
            <w:shd w:val="clear" w:color="auto" w:fill="auto"/>
          </w:tcPr>
          <w:p w14:paraId="2CDF3AFE"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503996">
        <w:tc>
          <w:tcPr>
            <w:cnfStyle w:val="001000000000" w:firstRow="0" w:lastRow="0" w:firstColumn="1" w:lastColumn="0" w:oddVBand="0" w:evenVBand="0" w:oddHBand="0" w:evenHBand="0" w:firstRowFirstColumn="0" w:firstRowLastColumn="0" w:lastRowFirstColumn="0" w:lastRowLastColumn="0"/>
            <w:tcW w:w="3034" w:type="dxa"/>
          </w:tcPr>
          <w:p w14:paraId="55974D6E" w14:textId="77777777" w:rsidR="00D91F46" w:rsidRPr="00EC647D" w:rsidRDefault="00D91F46" w:rsidP="0037615E">
            <w:r w:rsidRPr="00EC647D">
              <w:t>precision</w:t>
            </w:r>
          </w:p>
        </w:tc>
        <w:tc>
          <w:tcPr>
            <w:tcW w:w="2060" w:type="dxa"/>
            <w:shd w:val="clear" w:color="auto" w:fill="auto"/>
          </w:tcPr>
          <w:p w14:paraId="28824955"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48</w:t>
            </w:r>
          </w:p>
        </w:tc>
        <w:tc>
          <w:tcPr>
            <w:tcW w:w="1818" w:type="dxa"/>
            <w:shd w:val="clear" w:color="auto" w:fill="auto"/>
          </w:tcPr>
          <w:p w14:paraId="29440996"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42</w:t>
            </w:r>
          </w:p>
        </w:tc>
        <w:tc>
          <w:tcPr>
            <w:tcW w:w="1898" w:type="dxa"/>
            <w:shd w:val="clear" w:color="auto" w:fill="auto"/>
          </w:tcPr>
          <w:p w14:paraId="323092D0"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9</w:t>
            </w:r>
          </w:p>
        </w:tc>
        <w:tc>
          <w:tcPr>
            <w:tcW w:w="1657" w:type="dxa"/>
            <w:shd w:val="clear" w:color="auto" w:fill="auto"/>
          </w:tcPr>
          <w:p w14:paraId="0C7D0ECE"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585</w:t>
            </w:r>
          </w:p>
        </w:tc>
        <w:tc>
          <w:tcPr>
            <w:tcW w:w="2027" w:type="dxa"/>
            <w:shd w:val="clear" w:color="auto" w:fill="auto"/>
          </w:tcPr>
          <w:p w14:paraId="34ADB520"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67</w:t>
            </w:r>
          </w:p>
        </w:tc>
        <w:tc>
          <w:tcPr>
            <w:tcW w:w="1785" w:type="dxa"/>
            <w:shd w:val="clear" w:color="auto" w:fill="auto"/>
          </w:tcPr>
          <w:p w14:paraId="070A60A0"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4" w:type="dxa"/>
          </w:tcPr>
          <w:p w14:paraId="36F997D6" w14:textId="77777777" w:rsidR="00D91F46" w:rsidRPr="00EC647D" w:rsidRDefault="00D91F46" w:rsidP="0037615E">
            <w:r w:rsidRPr="00EC647D">
              <w:t>recall</w:t>
            </w:r>
          </w:p>
        </w:tc>
        <w:tc>
          <w:tcPr>
            <w:tcW w:w="2060" w:type="dxa"/>
            <w:shd w:val="clear" w:color="auto" w:fill="auto"/>
          </w:tcPr>
          <w:p w14:paraId="2042C41C"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35</w:t>
            </w:r>
          </w:p>
        </w:tc>
        <w:tc>
          <w:tcPr>
            <w:tcW w:w="1818" w:type="dxa"/>
            <w:shd w:val="clear" w:color="auto" w:fill="auto"/>
          </w:tcPr>
          <w:p w14:paraId="3C6A3812"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95</w:t>
            </w:r>
          </w:p>
        </w:tc>
        <w:tc>
          <w:tcPr>
            <w:tcW w:w="1898" w:type="dxa"/>
            <w:shd w:val="clear" w:color="auto" w:fill="auto"/>
          </w:tcPr>
          <w:p w14:paraId="51F5D278"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94</w:t>
            </w:r>
          </w:p>
        </w:tc>
        <w:tc>
          <w:tcPr>
            <w:tcW w:w="1657" w:type="dxa"/>
            <w:shd w:val="clear" w:color="auto" w:fill="auto"/>
          </w:tcPr>
          <w:p w14:paraId="5E982DD1"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339</w:t>
            </w:r>
          </w:p>
        </w:tc>
        <w:tc>
          <w:tcPr>
            <w:tcW w:w="2027" w:type="dxa"/>
            <w:shd w:val="clear" w:color="auto" w:fill="auto"/>
          </w:tcPr>
          <w:p w14:paraId="0F229E2B"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79</w:t>
            </w:r>
          </w:p>
        </w:tc>
        <w:tc>
          <w:tcPr>
            <w:tcW w:w="1785" w:type="dxa"/>
            <w:shd w:val="clear" w:color="auto" w:fill="auto"/>
          </w:tcPr>
          <w:p w14:paraId="3E1A9909" w14:textId="77777777" w:rsidR="00D91F46" w:rsidRPr="00EC647D" w:rsidRDefault="00D91F46" w:rsidP="0037615E">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503996">
        <w:tc>
          <w:tcPr>
            <w:cnfStyle w:val="001000000000" w:firstRow="0" w:lastRow="0" w:firstColumn="1" w:lastColumn="0" w:oddVBand="0" w:evenVBand="0" w:oddHBand="0" w:evenHBand="0" w:firstRowFirstColumn="0" w:firstRowLastColumn="0" w:lastRowFirstColumn="0" w:lastRowLastColumn="0"/>
            <w:tcW w:w="3034" w:type="dxa"/>
          </w:tcPr>
          <w:p w14:paraId="152D282B" w14:textId="77777777" w:rsidR="00D91F46" w:rsidRPr="00EC647D" w:rsidRDefault="00D91F46" w:rsidP="0037615E">
            <w:r w:rsidRPr="00EC647D">
              <w:t>ROC-AUC</w:t>
            </w:r>
          </w:p>
        </w:tc>
        <w:tc>
          <w:tcPr>
            <w:tcW w:w="2060" w:type="dxa"/>
            <w:shd w:val="clear" w:color="auto" w:fill="auto"/>
          </w:tcPr>
          <w:p w14:paraId="006AC0CF"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827</w:t>
            </w:r>
          </w:p>
        </w:tc>
        <w:tc>
          <w:tcPr>
            <w:tcW w:w="1818" w:type="dxa"/>
            <w:shd w:val="clear" w:color="auto" w:fill="auto"/>
          </w:tcPr>
          <w:p w14:paraId="1A7367BE"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83</w:t>
            </w:r>
          </w:p>
        </w:tc>
        <w:tc>
          <w:tcPr>
            <w:tcW w:w="1898" w:type="dxa"/>
            <w:shd w:val="clear" w:color="auto" w:fill="auto"/>
          </w:tcPr>
          <w:p w14:paraId="585FB3BF"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916</w:t>
            </w:r>
          </w:p>
        </w:tc>
        <w:tc>
          <w:tcPr>
            <w:tcW w:w="1657" w:type="dxa"/>
            <w:shd w:val="clear" w:color="auto" w:fill="auto"/>
          </w:tcPr>
          <w:p w14:paraId="6A7F95EA"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933</w:t>
            </w:r>
          </w:p>
        </w:tc>
        <w:tc>
          <w:tcPr>
            <w:tcW w:w="2027" w:type="dxa"/>
            <w:shd w:val="clear" w:color="auto" w:fill="auto"/>
          </w:tcPr>
          <w:p w14:paraId="3BA72D57"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89</w:t>
            </w:r>
          </w:p>
        </w:tc>
        <w:tc>
          <w:tcPr>
            <w:tcW w:w="1785" w:type="dxa"/>
            <w:shd w:val="clear" w:color="auto" w:fill="auto"/>
          </w:tcPr>
          <w:p w14:paraId="17833BB3" w14:textId="77777777" w:rsidR="00D91F46" w:rsidRPr="00EC647D" w:rsidRDefault="00D91F46" w:rsidP="0037615E">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CA48B8">
      <w:pPr>
        <w:pStyle w:val="Beschriftung"/>
        <w:jc w:val="center"/>
      </w:pPr>
      <w:bookmarkStart w:id="0" w:name="_Ref88158320"/>
      <w:r>
        <w:t xml:space="preserve">Table </w:t>
      </w:r>
      <w:fldSimple w:instr=" SEQ Table \* ARABIC ">
        <w:r w:rsidR="00BC50C5">
          <w:rPr>
            <w:noProof/>
          </w:rPr>
          <w:t>2</w:t>
        </w:r>
      </w:fldSimple>
      <w:bookmarkEnd w:id="0"/>
      <w:r>
        <w:t>: Performance metrics based on 5-fold CV</w:t>
      </w:r>
    </w:p>
    <w:p w14:paraId="0CD57661" w14:textId="7C5246D9" w:rsidR="00A25E03" w:rsidRDefault="00F54118" w:rsidP="0037615E">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t>training data</w:t>
      </w:r>
      <w:r w:rsidR="00035F1F">
        <w:t xml:space="preserve"> </w:t>
      </w:r>
      <w:r w:rsidR="00A53A16">
        <w:t>lead to</w:t>
      </w:r>
      <w:r w:rsidR="00035F1F">
        <w:t xml:space="preserve"> ROC-AUC values beyond the 0.9 threshold</w:t>
      </w:r>
      <w:r w:rsidR="00A53A16">
        <w:t xml:space="preserve"> when using the </w:t>
      </w:r>
      <w:r w:rsidR="00A53A16">
        <w:lastRenderedPageBreak/>
        <w:t xml:space="preserve">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038B7F4A" w:rsidR="00F260D2" w:rsidRDefault="00CB1F82" w:rsidP="0037615E">
      <w:r>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s a much higher recall value, indicating a better ability to identify true positives, even if the ROC-AUC is comparably smaller.</w:t>
      </w:r>
    </w:p>
    <w:p w14:paraId="10DDD03D" w14:textId="5B654B1D" w:rsidR="0096536A" w:rsidRPr="0096536A" w:rsidRDefault="0096536A" w:rsidP="0037615E">
      <w:pPr>
        <w:pStyle w:val="berschrift2"/>
        <w:numPr>
          <w:ilvl w:val="1"/>
          <w:numId w:val="3"/>
        </w:numPr>
      </w:pPr>
      <w:r>
        <w:t>Hyperparameter Tuning</w:t>
      </w:r>
    </w:p>
    <w:tbl>
      <w:tblPr>
        <w:tblStyle w:val="Gitternetztabelle7farbigAkzent1"/>
        <w:tblW w:w="9055" w:type="dxa"/>
        <w:tblInd w:w="5" w:type="dxa"/>
        <w:tblLook w:val="04A0" w:firstRow="1" w:lastRow="0" w:firstColumn="1" w:lastColumn="0" w:noHBand="0" w:noVBand="1"/>
      </w:tblPr>
      <w:tblGrid>
        <w:gridCol w:w="1980"/>
        <w:gridCol w:w="1081"/>
        <w:gridCol w:w="1187"/>
        <w:gridCol w:w="1134"/>
        <w:gridCol w:w="1134"/>
        <w:gridCol w:w="1270"/>
        <w:gridCol w:w="1269"/>
      </w:tblGrid>
      <w:tr w:rsidR="000D4083" w:rsidRPr="002A7792" w14:paraId="5BC7A124" w14:textId="77777777" w:rsidTr="000D4083">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1980" w:type="dxa"/>
          </w:tcPr>
          <w:p w14:paraId="35B97F26" w14:textId="77777777" w:rsidR="002A7792" w:rsidRPr="002A7792" w:rsidRDefault="002A7792" w:rsidP="0037615E">
            <w:proofErr w:type="gramStart"/>
            <w:r w:rsidRPr="002A7792">
              <w:t>.metric</w:t>
            </w:r>
            <w:proofErr w:type="gramEnd"/>
          </w:p>
        </w:tc>
        <w:tc>
          <w:tcPr>
            <w:tcW w:w="1081" w:type="dxa"/>
          </w:tcPr>
          <w:p w14:paraId="284F97CB" w14:textId="1E7E1DAC"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87" w:type="dxa"/>
          </w:tcPr>
          <w:p w14:paraId="107F0910" w14:textId="67452473"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34" w:type="dxa"/>
          </w:tcPr>
          <w:p w14:paraId="748B54C5" w14:textId="62944F3B"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34" w:type="dxa"/>
          </w:tcPr>
          <w:p w14:paraId="203FFEFB" w14:textId="6EB06325"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70" w:type="dxa"/>
          </w:tcPr>
          <w:p w14:paraId="5225AEEF" w14:textId="4BEFF65D"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269" w:type="dxa"/>
          </w:tcPr>
          <w:p w14:paraId="0AB4F92B" w14:textId="30CA7DED" w:rsidR="002A7792" w:rsidRPr="002A7792" w:rsidRDefault="002A7792" w:rsidP="0037615E">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503996">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980" w:type="dxa"/>
          </w:tcPr>
          <w:p w14:paraId="147DB69A" w14:textId="77777777" w:rsidR="002A7792" w:rsidRPr="002A7792" w:rsidRDefault="002A7792" w:rsidP="0037615E">
            <w:r w:rsidRPr="002A7792">
              <w:t>accuracy</w:t>
            </w:r>
          </w:p>
        </w:tc>
        <w:tc>
          <w:tcPr>
            <w:tcW w:w="1081" w:type="dxa"/>
            <w:shd w:val="clear" w:color="auto" w:fill="auto"/>
          </w:tcPr>
          <w:p w14:paraId="35D2E13A"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606</w:t>
            </w:r>
          </w:p>
        </w:tc>
        <w:tc>
          <w:tcPr>
            <w:tcW w:w="1187" w:type="dxa"/>
            <w:shd w:val="clear" w:color="auto" w:fill="auto"/>
          </w:tcPr>
          <w:p w14:paraId="76173925"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658</w:t>
            </w:r>
          </w:p>
        </w:tc>
        <w:tc>
          <w:tcPr>
            <w:tcW w:w="1134" w:type="dxa"/>
            <w:shd w:val="clear" w:color="auto" w:fill="auto"/>
          </w:tcPr>
          <w:p w14:paraId="73F840CA"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845</w:t>
            </w:r>
          </w:p>
        </w:tc>
        <w:tc>
          <w:tcPr>
            <w:tcW w:w="1134" w:type="dxa"/>
            <w:shd w:val="clear" w:color="auto" w:fill="auto"/>
          </w:tcPr>
          <w:p w14:paraId="15DA8B6F"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952</w:t>
            </w:r>
          </w:p>
        </w:tc>
        <w:tc>
          <w:tcPr>
            <w:tcW w:w="1270" w:type="dxa"/>
            <w:shd w:val="clear" w:color="auto" w:fill="auto"/>
          </w:tcPr>
          <w:p w14:paraId="7C23D326"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785</w:t>
            </w:r>
          </w:p>
        </w:tc>
        <w:tc>
          <w:tcPr>
            <w:tcW w:w="1269" w:type="dxa"/>
            <w:shd w:val="clear" w:color="auto" w:fill="auto"/>
          </w:tcPr>
          <w:p w14:paraId="056850FE"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503996">
        <w:trPr>
          <w:trHeight w:val="433"/>
        </w:trPr>
        <w:tc>
          <w:tcPr>
            <w:cnfStyle w:val="001000000000" w:firstRow="0" w:lastRow="0" w:firstColumn="1" w:lastColumn="0" w:oddVBand="0" w:evenVBand="0" w:oddHBand="0" w:evenHBand="0" w:firstRowFirstColumn="0" w:firstRowLastColumn="0" w:lastRowFirstColumn="0" w:lastRowLastColumn="0"/>
            <w:tcW w:w="1980" w:type="dxa"/>
          </w:tcPr>
          <w:p w14:paraId="7988A724" w14:textId="77777777" w:rsidR="002A7792" w:rsidRPr="002A7792" w:rsidRDefault="002A7792" w:rsidP="0037615E">
            <w:r w:rsidRPr="002A7792">
              <w:t>Classification cost</w:t>
            </w:r>
          </w:p>
        </w:tc>
        <w:tc>
          <w:tcPr>
            <w:tcW w:w="1081" w:type="dxa"/>
            <w:shd w:val="clear" w:color="auto" w:fill="auto"/>
          </w:tcPr>
          <w:p w14:paraId="0A8102F2"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441</w:t>
            </w:r>
          </w:p>
        </w:tc>
        <w:tc>
          <w:tcPr>
            <w:tcW w:w="1187" w:type="dxa"/>
            <w:shd w:val="clear" w:color="auto" w:fill="auto"/>
          </w:tcPr>
          <w:p w14:paraId="125AC2ED"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338</w:t>
            </w:r>
          </w:p>
        </w:tc>
        <w:tc>
          <w:tcPr>
            <w:tcW w:w="1134" w:type="dxa"/>
            <w:shd w:val="clear" w:color="auto" w:fill="auto"/>
          </w:tcPr>
          <w:p w14:paraId="3EF4BCBD"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29</w:t>
            </w:r>
          </w:p>
        </w:tc>
        <w:tc>
          <w:tcPr>
            <w:tcW w:w="1134" w:type="dxa"/>
            <w:shd w:val="clear" w:color="auto" w:fill="auto"/>
          </w:tcPr>
          <w:p w14:paraId="4DF972CE"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204</w:t>
            </w:r>
          </w:p>
        </w:tc>
        <w:tc>
          <w:tcPr>
            <w:tcW w:w="1270" w:type="dxa"/>
            <w:shd w:val="clear" w:color="auto" w:fill="auto"/>
          </w:tcPr>
          <w:p w14:paraId="75B621FF"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266</w:t>
            </w:r>
          </w:p>
        </w:tc>
        <w:tc>
          <w:tcPr>
            <w:tcW w:w="1269" w:type="dxa"/>
            <w:shd w:val="clear" w:color="auto" w:fill="auto"/>
          </w:tcPr>
          <w:p w14:paraId="674339AE"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503996">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980" w:type="dxa"/>
          </w:tcPr>
          <w:p w14:paraId="00BE1F07" w14:textId="77777777" w:rsidR="002A7792" w:rsidRPr="002A7792" w:rsidRDefault="002A7792" w:rsidP="0037615E">
            <w:r w:rsidRPr="002A7792">
              <w:t>F-measure</w:t>
            </w:r>
          </w:p>
        </w:tc>
        <w:tc>
          <w:tcPr>
            <w:tcW w:w="1081" w:type="dxa"/>
            <w:shd w:val="clear" w:color="auto" w:fill="auto"/>
          </w:tcPr>
          <w:p w14:paraId="18B91082"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14</w:t>
            </w:r>
          </w:p>
        </w:tc>
        <w:tc>
          <w:tcPr>
            <w:tcW w:w="1187" w:type="dxa"/>
            <w:shd w:val="clear" w:color="auto" w:fill="auto"/>
          </w:tcPr>
          <w:p w14:paraId="0EBB1137"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15</w:t>
            </w:r>
          </w:p>
        </w:tc>
        <w:tc>
          <w:tcPr>
            <w:tcW w:w="1134" w:type="dxa"/>
            <w:shd w:val="clear" w:color="auto" w:fill="auto"/>
          </w:tcPr>
          <w:p w14:paraId="39901C9F"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182</w:t>
            </w:r>
          </w:p>
        </w:tc>
        <w:tc>
          <w:tcPr>
            <w:tcW w:w="1134" w:type="dxa"/>
            <w:shd w:val="clear" w:color="auto" w:fill="auto"/>
          </w:tcPr>
          <w:p w14:paraId="68A6D358"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059</w:t>
            </w:r>
          </w:p>
        </w:tc>
        <w:tc>
          <w:tcPr>
            <w:tcW w:w="1270" w:type="dxa"/>
            <w:shd w:val="clear" w:color="auto" w:fill="auto"/>
          </w:tcPr>
          <w:p w14:paraId="6306B560"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166</w:t>
            </w:r>
          </w:p>
        </w:tc>
        <w:tc>
          <w:tcPr>
            <w:tcW w:w="1269" w:type="dxa"/>
            <w:shd w:val="clear" w:color="auto" w:fill="auto"/>
          </w:tcPr>
          <w:p w14:paraId="13691EFC"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503996">
        <w:trPr>
          <w:trHeight w:val="433"/>
        </w:trPr>
        <w:tc>
          <w:tcPr>
            <w:cnfStyle w:val="001000000000" w:firstRow="0" w:lastRow="0" w:firstColumn="1" w:lastColumn="0" w:oddVBand="0" w:evenVBand="0" w:oddHBand="0" w:evenHBand="0" w:firstRowFirstColumn="0" w:firstRowLastColumn="0" w:lastRowFirstColumn="0" w:lastRowLastColumn="0"/>
            <w:tcW w:w="1980" w:type="dxa"/>
          </w:tcPr>
          <w:p w14:paraId="373C8403" w14:textId="77777777" w:rsidR="002A7792" w:rsidRPr="002A7792" w:rsidRDefault="002A7792" w:rsidP="0037615E">
            <w:r w:rsidRPr="002A7792">
              <w:t>precision</w:t>
            </w:r>
          </w:p>
        </w:tc>
        <w:tc>
          <w:tcPr>
            <w:tcW w:w="1081" w:type="dxa"/>
            <w:shd w:val="clear" w:color="auto" w:fill="auto"/>
          </w:tcPr>
          <w:p w14:paraId="27A14234"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077</w:t>
            </w:r>
          </w:p>
        </w:tc>
        <w:tc>
          <w:tcPr>
            <w:tcW w:w="1187" w:type="dxa"/>
            <w:shd w:val="clear" w:color="auto" w:fill="auto"/>
          </w:tcPr>
          <w:p w14:paraId="707599EE"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084</w:t>
            </w:r>
          </w:p>
        </w:tc>
        <w:tc>
          <w:tcPr>
            <w:tcW w:w="1134" w:type="dxa"/>
            <w:shd w:val="clear" w:color="auto" w:fill="auto"/>
          </w:tcPr>
          <w:p w14:paraId="6A9F45E1"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116</w:t>
            </w:r>
          </w:p>
        </w:tc>
        <w:tc>
          <w:tcPr>
            <w:tcW w:w="1134" w:type="dxa"/>
            <w:shd w:val="clear" w:color="auto" w:fill="auto"/>
          </w:tcPr>
          <w:p w14:paraId="7B48C3D8"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148</w:t>
            </w:r>
          </w:p>
        </w:tc>
        <w:tc>
          <w:tcPr>
            <w:tcW w:w="1270" w:type="dxa"/>
            <w:shd w:val="clear" w:color="auto" w:fill="auto"/>
          </w:tcPr>
          <w:p w14:paraId="318E2005"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098</w:t>
            </w:r>
          </w:p>
        </w:tc>
        <w:tc>
          <w:tcPr>
            <w:tcW w:w="1269" w:type="dxa"/>
            <w:shd w:val="clear" w:color="auto" w:fill="auto"/>
          </w:tcPr>
          <w:p w14:paraId="346F1EAF"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503996">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1980" w:type="dxa"/>
          </w:tcPr>
          <w:p w14:paraId="580CF124" w14:textId="77777777" w:rsidR="002A7792" w:rsidRPr="002A7792" w:rsidRDefault="002A7792" w:rsidP="0037615E">
            <w:r w:rsidRPr="002A7792">
              <w:t>recall</w:t>
            </w:r>
          </w:p>
        </w:tc>
        <w:tc>
          <w:tcPr>
            <w:tcW w:w="1081" w:type="dxa"/>
            <w:shd w:val="clear" w:color="auto" w:fill="auto"/>
          </w:tcPr>
          <w:p w14:paraId="038BD2E4"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789</w:t>
            </w:r>
          </w:p>
        </w:tc>
        <w:tc>
          <w:tcPr>
            <w:tcW w:w="1187" w:type="dxa"/>
            <w:shd w:val="clear" w:color="auto" w:fill="auto"/>
          </w:tcPr>
          <w:p w14:paraId="26261C04"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745</w:t>
            </w:r>
          </w:p>
        </w:tc>
        <w:tc>
          <w:tcPr>
            <w:tcW w:w="1134" w:type="dxa"/>
            <w:shd w:val="clear" w:color="auto" w:fill="auto"/>
          </w:tcPr>
          <w:p w14:paraId="1F0D9F38"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425</w:t>
            </w:r>
          </w:p>
        </w:tc>
        <w:tc>
          <w:tcPr>
            <w:tcW w:w="1134" w:type="dxa"/>
            <w:shd w:val="clear" w:color="auto" w:fill="auto"/>
          </w:tcPr>
          <w:p w14:paraId="68A1F20C"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036</w:t>
            </w:r>
          </w:p>
        </w:tc>
        <w:tc>
          <w:tcPr>
            <w:tcW w:w="1270" w:type="dxa"/>
            <w:shd w:val="clear" w:color="auto" w:fill="auto"/>
          </w:tcPr>
          <w:p w14:paraId="27CF93DF"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526</w:t>
            </w:r>
          </w:p>
        </w:tc>
        <w:tc>
          <w:tcPr>
            <w:tcW w:w="1269" w:type="dxa"/>
            <w:shd w:val="clear" w:color="auto" w:fill="auto"/>
          </w:tcPr>
          <w:p w14:paraId="61689FDC" w14:textId="77777777" w:rsidR="002A7792" w:rsidRPr="002A7792" w:rsidRDefault="002A7792" w:rsidP="0037615E">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503996">
        <w:trPr>
          <w:trHeight w:val="433"/>
        </w:trPr>
        <w:tc>
          <w:tcPr>
            <w:cnfStyle w:val="001000000000" w:firstRow="0" w:lastRow="0" w:firstColumn="1" w:lastColumn="0" w:oddVBand="0" w:evenVBand="0" w:oddHBand="0" w:evenHBand="0" w:firstRowFirstColumn="0" w:firstRowLastColumn="0" w:lastRowFirstColumn="0" w:lastRowLastColumn="0"/>
            <w:tcW w:w="1980" w:type="dxa"/>
          </w:tcPr>
          <w:p w14:paraId="25873E89" w14:textId="77777777" w:rsidR="002A7792" w:rsidRPr="002A7792" w:rsidRDefault="002A7792" w:rsidP="0037615E">
            <w:r w:rsidRPr="002A7792">
              <w:t>ROC-AUC</w:t>
            </w:r>
          </w:p>
        </w:tc>
        <w:tc>
          <w:tcPr>
            <w:tcW w:w="1081" w:type="dxa"/>
            <w:shd w:val="clear" w:color="auto" w:fill="auto"/>
          </w:tcPr>
          <w:p w14:paraId="5076C66A"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34</w:t>
            </w:r>
          </w:p>
        </w:tc>
        <w:tc>
          <w:tcPr>
            <w:tcW w:w="1187" w:type="dxa"/>
            <w:shd w:val="clear" w:color="auto" w:fill="auto"/>
          </w:tcPr>
          <w:p w14:paraId="77A6B6A2"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55</w:t>
            </w:r>
          </w:p>
        </w:tc>
        <w:tc>
          <w:tcPr>
            <w:tcW w:w="1134" w:type="dxa"/>
            <w:shd w:val="clear" w:color="auto" w:fill="auto"/>
          </w:tcPr>
          <w:p w14:paraId="51B954CB"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35</w:t>
            </w:r>
          </w:p>
        </w:tc>
        <w:tc>
          <w:tcPr>
            <w:tcW w:w="1134" w:type="dxa"/>
            <w:shd w:val="clear" w:color="auto" w:fill="auto"/>
          </w:tcPr>
          <w:p w14:paraId="4DF6D7F9"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29</w:t>
            </w:r>
          </w:p>
        </w:tc>
        <w:tc>
          <w:tcPr>
            <w:tcW w:w="1270" w:type="dxa"/>
            <w:shd w:val="clear" w:color="auto" w:fill="auto"/>
          </w:tcPr>
          <w:p w14:paraId="11C83856"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28</w:t>
            </w:r>
          </w:p>
        </w:tc>
        <w:tc>
          <w:tcPr>
            <w:tcW w:w="1269" w:type="dxa"/>
            <w:shd w:val="clear" w:color="auto" w:fill="auto"/>
          </w:tcPr>
          <w:p w14:paraId="4925FCA8" w14:textId="77777777" w:rsidR="002A7792" w:rsidRPr="002A7792" w:rsidRDefault="002A7792" w:rsidP="0037615E">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CA48B8">
      <w:pPr>
        <w:pStyle w:val="Beschriftung"/>
        <w:jc w:val="center"/>
      </w:pPr>
      <w:bookmarkStart w:id="1" w:name="_Ref88151586"/>
      <w:r>
        <w:t xml:space="preserve">Table </w:t>
      </w:r>
      <w:fldSimple w:instr=" SEQ Table \* ARABIC ">
        <w:r w:rsidR="00BC50C5">
          <w:rPr>
            <w:noProof/>
          </w:rPr>
          <w:t>3</w:t>
        </w:r>
      </w:fldSimple>
      <w:bookmarkEnd w:id="1"/>
      <w:r>
        <w:t>: Performance metrics after tuning, predictions for test set</w:t>
      </w:r>
    </w:p>
    <w:p w14:paraId="7A601622" w14:textId="5628AB45" w:rsidR="00DA1AED" w:rsidRPr="00686DBD" w:rsidRDefault="001F3043" w:rsidP="0037615E">
      <w:r>
        <w:lastRenderedPageBreak/>
        <w:t xml:space="preserve">The performance metrics evaluated through 5-fold cross validation are not reflected in the results obtained after hyperparameter tuning and evaluation based on the test set. </w:t>
      </w:r>
      <w:r w:rsidR="00B83BBF">
        <w:t xml:space="preserve">Performance is expected to increase after hyperparameter 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w:t>
      </w:r>
      <w:r w:rsidR="00686DBD">
        <w:t>combination</w:t>
      </w:r>
      <w:r w:rsidR="00686DBD">
        <w:t xml:space="preserve"> with a </w:t>
      </w:r>
      <w:r w:rsidR="00686DBD">
        <w:rPr>
          <w:i/>
          <w:iCs/>
        </w:rPr>
        <w:t xml:space="preserve">mixture </w:t>
      </w:r>
      <w:r w:rsidR="00686DBD">
        <w:t xml:space="preserve">of 1, resulting in LASSO regression which shrinks the coefficients of unneeded predictor variables to zero.  </w:t>
      </w:r>
    </w:p>
    <w:p w14:paraId="5ACC1900" w14:textId="64D56839" w:rsidR="00DA1AED" w:rsidRDefault="009F3EFB" w:rsidP="0037615E">
      <w:r>
        <w:t xml:space="preserve">The elastic net regression models are the only model fits with a recall </w:t>
      </w:r>
      <w:r w:rsidR="00686DBD">
        <w:t>larger than</w:t>
      </w:r>
      <w:r>
        <w:t xml:space="preserve"> 0.53, hinting towards a general dis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37615E"/>
        </w:tc>
        <w:tc>
          <w:tcPr>
            <w:tcW w:w="4528" w:type="dxa"/>
            <w:gridSpan w:val="2"/>
          </w:tcPr>
          <w:p w14:paraId="55F9C6A8" w14:textId="77777777" w:rsidR="004D52D1" w:rsidRDefault="004D52D1" w:rsidP="0037615E">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37615E">
            <w:r>
              <w:t>Prediction</w:t>
            </w:r>
          </w:p>
        </w:tc>
        <w:tc>
          <w:tcPr>
            <w:tcW w:w="2264" w:type="dxa"/>
            <w:shd w:val="clear" w:color="auto" w:fill="auto"/>
          </w:tcPr>
          <w:p w14:paraId="4CBF5CC6" w14:textId="77777777" w:rsidR="004D52D1" w:rsidRPr="005667E3" w:rsidRDefault="004D52D1" w:rsidP="0037615E">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37615E">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37615E">
            <w:r>
              <w:t>Fire</w:t>
            </w:r>
          </w:p>
        </w:tc>
        <w:tc>
          <w:tcPr>
            <w:tcW w:w="2264" w:type="dxa"/>
            <w:shd w:val="clear" w:color="auto" w:fill="auto"/>
          </w:tcPr>
          <w:p w14:paraId="43659539" w14:textId="1A35A324" w:rsidR="004D52D1" w:rsidRDefault="004D52D1" w:rsidP="0037615E">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37615E">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37615E">
            <w:r>
              <w:t>none</w:t>
            </w:r>
          </w:p>
        </w:tc>
        <w:tc>
          <w:tcPr>
            <w:tcW w:w="2264" w:type="dxa"/>
            <w:shd w:val="clear" w:color="auto" w:fill="auto"/>
          </w:tcPr>
          <w:p w14:paraId="519A53B4" w14:textId="57CFFD6E" w:rsidR="004D52D1" w:rsidRDefault="004D52D1" w:rsidP="0037615E">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37615E">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CA48B8">
      <w:pPr>
        <w:pStyle w:val="Beschriftung"/>
        <w:jc w:val="center"/>
      </w:pPr>
      <w:bookmarkStart w:id="2" w:name="_Ref88223141"/>
      <w:r>
        <w:t xml:space="preserve">Table </w:t>
      </w:r>
      <w:fldSimple w:instr=" SEQ Table \* ARABIC ">
        <w:r w:rsidR="00BC50C5">
          <w:rPr>
            <w:noProof/>
          </w:rPr>
          <w:t>4</w:t>
        </w:r>
      </w:fldSimple>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37615E">
      <w:pPr>
        <w:pStyle w:val="berschrift2"/>
        <w:numPr>
          <w:ilvl w:val="1"/>
          <w:numId w:val="3"/>
        </w:numPr>
      </w:pPr>
      <w:r>
        <w:lastRenderedPageBreak/>
        <w:t>Stratified random split</w:t>
      </w:r>
    </w:p>
    <w:p w14:paraId="5ABA1054" w14:textId="77777777" w:rsidR="00484C8C" w:rsidRDefault="007F0BA7" w:rsidP="0037615E">
      <w:r>
        <w:t xml:space="preserve">Clearly, these models are unable to satisfyingly classify fire ignitions and non-events in the data set designated for testing. </w:t>
      </w:r>
      <w:r w:rsidR="00C3068E">
        <w:t xml:space="preserve">This comes as a surprise after the performance estimates based on resampling the training data showed promising results for all model specifications. </w:t>
      </w:r>
      <w:r w:rsidR="00A7281B">
        <w:t xml:space="preserve">The superior performance achieved through resampling hints toward the reason for the drop in performance when predicting 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37615E">
      <w:r>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37615E">
            <w:proofErr w:type="gramStart"/>
            <w:r w:rsidRPr="00D9401A">
              <w:t>.metric</w:t>
            </w:r>
            <w:proofErr w:type="gramEnd"/>
          </w:p>
        </w:tc>
        <w:tc>
          <w:tcPr>
            <w:tcW w:w="3570" w:type="dxa"/>
          </w:tcPr>
          <w:p w14:paraId="3DEC00B7" w14:textId="77777777" w:rsidR="006B296E" w:rsidRPr="00D9401A" w:rsidRDefault="006B296E" w:rsidP="0037615E">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37615E">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37615E">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37615E">
            <w:r w:rsidRPr="0037174B">
              <w:t>accuracy</w:t>
            </w:r>
          </w:p>
        </w:tc>
        <w:tc>
          <w:tcPr>
            <w:tcW w:w="3570" w:type="dxa"/>
            <w:shd w:val="clear" w:color="auto" w:fill="auto"/>
          </w:tcPr>
          <w:p w14:paraId="5BDCDD88"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37615E">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37615E">
            <w:r>
              <w:t>F-</w:t>
            </w:r>
            <w:r w:rsidRPr="0037174B">
              <w:t>meas</w:t>
            </w:r>
            <w:r>
              <w:t>ure</w:t>
            </w:r>
          </w:p>
        </w:tc>
        <w:tc>
          <w:tcPr>
            <w:tcW w:w="3570" w:type="dxa"/>
            <w:shd w:val="clear" w:color="auto" w:fill="auto"/>
          </w:tcPr>
          <w:p w14:paraId="1E16C392"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37615E">
            <w:r w:rsidRPr="0037174B">
              <w:t>precision</w:t>
            </w:r>
          </w:p>
        </w:tc>
        <w:tc>
          <w:tcPr>
            <w:tcW w:w="3570" w:type="dxa"/>
            <w:shd w:val="clear" w:color="auto" w:fill="auto"/>
          </w:tcPr>
          <w:p w14:paraId="372DF068"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37615E">
            <w:r w:rsidRPr="0037174B">
              <w:t>recall</w:t>
            </w:r>
          </w:p>
        </w:tc>
        <w:tc>
          <w:tcPr>
            <w:tcW w:w="3570" w:type="dxa"/>
            <w:shd w:val="clear" w:color="auto" w:fill="auto"/>
          </w:tcPr>
          <w:p w14:paraId="2B681E8E"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37615E">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37615E">
            <w:r>
              <w:t>ROC-AUC</w:t>
            </w:r>
          </w:p>
        </w:tc>
        <w:tc>
          <w:tcPr>
            <w:tcW w:w="3570" w:type="dxa"/>
            <w:shd w:val="clear" w:color="auto" w:fill="auto"/>
          </w:tcPr>
          <w:p w14:paraId="06067906"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37615E">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CA48B8">
      <w:pPr>
        <w:pStyle w:val="Beschriftung"/>
        <w:jc w:val="center"/>
      </w:pPr>
      <w:bookmarkStart w:id="3" w:name="_Ref88223636"/>
      <w:r>
        <w:t xml:space="preserve">Table </w:t>
      </w:r>
      <w:fldSimple w:instr=" SEQ Table \* ARABIC ">
        <w:r w:rsidR="00BC50C5">
          <w:rPr>
            <w:noProof/>
          </w:rPr>
          <w:t>5</w:t>
        </w:r>
      </w:fldSimple>
      <w:bookmarkEnd w:id="3"/>
      <w:r>
        <w:t xml:space="preserve">: Performance metrics when using a randomized training-/test split and </w:t>
      </w:r>
      <w:proofErr w:type="spellStart"/>
      <w:r>
        <w:t>downsampled</w:t>
      </w:r>
      <w:proofErr w:type="spellEnd"/>
      <w:r>
        <w:t xml:space="preserve"> training data</w:t>
      </w:r>
    </w:p>
    <w:p w14:paraId="5BC5CD5B" w14:textId="2572F036" w:rsidR="00A52AEE" w:rsidRDefault="003A2427" w:rsidP="0037615E">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are trained on the </w:t>
      </w:r>
      <w:proofErr w:type="spellStart"/>
      <w:r w:rsidR="00870CA6">
        <w:t>downsampled</w:t>
      </w:r>
      <w:proofErr w:type="spellEnd"/>
      <w:r w:rsidR="00870CA6">
        <w:t xml:space="preserve"> training data set, which has proven to lead to comparable if not superior prediction results for the previously estimated models (see </w:t>
      </w:r>
      <w:r w:rsidR="00870CA6">
        <w:fldChar w:fldCharType="begin"/>
      </w:r>
      <w:r w:rsidR="00870CA6">
        <w:instrText xml:space="preserve"> REF _Ref88151586 \h </w:instrText>
      </w:r>
      <w:r w:rsidR="00870CA6">
        <w:fldChar w:fldCharType="separate"/>
      </w:r>
      <w:r w:rsidR="00BC50C5">
        <w:t>Table</w:t>
      </w:r>
      <w:r w:rsidR="00BC50C5">
        <w:t xml:space="preserve"> </w:t>
      </w:r>
      <w:r w:rsidR="00BC50C5">
        <w:rPr>
          <w:noProof/>
        </w:rPr>
        <w:t>3</w:t>
      </w:r>
      <w:r w:rsidR="00870CA6">
        <w:fldChar w:fldCharType="end"/>
      </w:r>
      <w:r w:rsidR="00870CA6">
        <w:t xml:space="preserve">). </w:t>
      </w:r>
    </w:p>
    <w:p w14:paraId="711C46B4" w14:textId="2ECC8538" w:rsidR="00893491" w:rsidRDefault="00893491" w:rsidP="0037615E">
      <w:r>
        <w:lastRenderedPageBreak/>
        <w:t xml:space="preserve">Not only is predictive performance increased for all models, the changes to the training and test split also affect these models </w:t>
      </w:r>
      <w:r w:rsidR="00CC7BC3">
        <w:t>differently</w:t>
      </w:r>
      <w:r>
        <w:t xml:space="preserve">. </w:t>
      </w:r>
      <w:r w:rsidR="00CC7BC3">
        <w:t xml:space="preserve">The Random Forest classifier now achieves 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to </w:t>
      </w:r>
      <w:proofErr w:type="spellStart"/>
      <w:r w:rsidR="00703CB3">
        <w:t>maximixe</w:t>
      </w:r>
      <w:proofErr w:type="spellEnd"/>
      <w:r w:rsidR="00703CB3">
        <w:t xml:space="preserve"> the ROC-AUC. </w:t>
      </w:r>
      <w:r w:rsidR="00CC7BC3">
        <w:t xml:space="preserve">Elastic net regression, which previously outperformed the other classifiers, profits the least from changes and now ranks last with a ROC-AUC of 0.809. </w:t>
      </w:r>
      <w:r w:rsidR="00E47A26">
        <w:t>Hyperparameter tuning has found that the ideal</w:t>
      </w:r>
      <w:r w:rsidR="00E47A26">
        <w:rPr>
          <w:i/>
          <w:iCs/>
        </w:rPr>
        <w:t xml:space="preserve"> penalty </w:t>
      </w:r>
      <w:r w:rsidR="00E47A26">
        <w:t xml:space="preserve">value remains </w:t>
      </w:r>
      <w:r w:rsidR="00E47A26" w:rsidRPr="00E47A26">
        <w:t>0.0000000001</w:t>
      </w:r>
      <w:r w:rsidR="00E47A26">
        <w:t xml:space="preserve">, with the optimal </w:t>
      </w:r>
      <w:r w:rsidR="00E47A26">
        <w:rPr>
          <w:i/>
          <w:iCs/>
        </w:rPr>
        <w:t xml:space="preserve">mixture </w:t>
      </w:r>
      <w:r w:rsidR="00E47A26">
        <w:t xml:space="preserve">now being 0.5, which results in an equal mixture between LASSO and ridge penalties. </w:t>
      </w:r>
    </w:p>
    <w:p w14:paraId="437F19D2" w14:textId="71FEDE57" w:rsidR="00CB13A3" w:rsidRDefault="003F4F19" w:rsidP="0037615E">
      <w:r>
        <w:t xml:space="preserve">I ultimately rate the Random Forest as the strongest model. Not only does it achieve the largest ROC-AUC, but it outperforms elastic net regression and </w:t>
      </w:r>
      <w:proofErr w:type="spellStart"/>
      <w:r>
        <w:t>xgboost</w:t>
      </w:r>
      <w:proofErr w:type="spellEnd"/>
      <w:r>
        <w:t xml:space="preserve"> in terms of every other metric except for recall, which is still comparable. Random Forest achieves the highest accuracy, highest </w:t>
      </w:r>
      <w:r w:rsidR="00B23B12">
        <w:t>precision,</w:t>
      </w:r>
      <w:r>
        <w:t xml:space="preserve"> and highest F-measure, despite the slightly lower recall. This combination of metrics </w:t>
      </w:r>
      <w:r w:rsidR="00B23B12">
        <w:t xml:space="preserve">indicates that the Random Forest model achieves the best classification boundary among these models while minimizing the penalized classification cost metric. </w:t>
      </w:r>
      <w:r w:rsidR="00226109">
        <w:t xml:space="preserve">This is reflected in the confusion matrix of the Random Forest model, as seen in </w:t>
      </w:r>
      <w:r w:rsidR="00226109">
        <w:fldChar w:fldCharType="begin"/>
      </w:r>
      <w:r w:rsidR="00226109">
        <w:instrText xml:space="preserve"> REF _Ref88222519 \h </w:instrText>
      </w:r>
      <w:r w:rsidR="00226109">
        <w:fldChar w:fldCharType="separate"/>
      </w:r>
      <w:r w:rsidR="00BC50C5">
        <w:t xml:space="preserve">Table </w:t>
      </w:r>
      <w:r w:rsidR="00BC50C5">
        <w:rPr>
          <w:noProof/>
        </w:rPr>
        <w:t>6</w:t>
      </w:r>
      <w:r w:rsidR="00226109">
        <w:fldChar w:fldCharType="end"/>
      </w:r>
      <w:r w:rsidR="00226109">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Compared to the best performing elastic net model trained on the time-based data split depicted in </w:t>
      </w:r>
      <w:r w:rsidR="007F1E29">
        <w:fldChar w:fldCharType="begin"/>
      </w:r>
      <w:r w:rsidR="007F1E29">
        <w:instrText xml:space="preserve"> REF _Ref88223141 \h </w:instrText>
      </w:r>
      <w:r w:rsidR="007F1E29">
        <w:fldChar w:fldCharType="separate"/>
      </w:r>
      <w:r w:rsidR="00BC50C5">
        <w:t xml:space="preserve">Table </w:t>
      </w:r>
      <w:r w:rsidR="00BC50C5">
        <w:rPr>
          <w:noProof/>
        </w:rPr>
        <w:t>4</w:t>
      </w:r>
      <w:r w:rsidR="007F1E29">
        <w:fldChar w:fldCharType="end"/>
      </w:r>
      <w:r w:rsidR="007F1E29">
        <w:t xml:space="preserve"> the false positive rate is much smaller, resulting in larger specificity. </w:t>
      </w:r>
    </w:p>
    <w:p w14:paraId="59A4A790" w14:textId="1CBD382D" w:rsidR="00CA48B8" w:rsidRDefault="00CA48B8" w:rsidP="0037615E"/>
    <w:p w14:paraId="2220C94D" w14:textId="77777777" w:rsidR="00CA48B8" w:rsidRDefault="00CA48B8" w:rsidP="0037615E"/>
    <w:tbl>
      <w:tblPr>
        <w:tblStyle w:val="Listentabelle7farbigAkzent1"/>
        <w:tblW w:w="0" w:type="auto"/>
        <w:jc w:val="center"/>
        <w:tblLook w:val="04A0" w:firstRow="1" w:lastRow="0" w:firstColumn="1" w:lastColumn="0" w:noHBand="0" w:noVBand="1"/>
      </w:tblPr>
      <w:tblGrid>
        <w:gridCol w:w="2264"/>
        <w:gridCol w:w="2264"/>
        <w:gridCol w:w="2264"/>
      </w:tblGrid>
      <w:tr w:rsidR="005667E3" w14:paraId="3C1669DD" w14:textId="77777777" w:rsidTr="0022610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EF3A736" w14:textId="77777777" w:rsidR="005667E3" w:rsidRDefault="005667E3" w:rsidP="0037615E"/>
        </w:tc>
        <w:tc>
          <w:tcPr>
            <w:tcW w:w="4528" w:type="dxa"/>
            <w:gridSpan w:val="2"/>
          </w:tcPr>
          <w:p w14:paraId="071E9A69" w14:textId="0789439D" w:rsidR="005667E3" w:rsidRDefault="005667E3" w:rsidP="0037615E">
            <w:pPr>
              <w:cnfStyle w:val="100000000000" w:firstRow="1" w:lastRow="0" w:firstColumn="0" w:lastColumn="0" w:oddVBand="0" w:evenVBand="0" w:oddHBand="0" w:evenHBand="0" w:firstRowFirstColumn="0" w:firstRowLastColumn="0" w:lastRowFirstColumn="0" w:lastRowLastColumn="0"/>
            </w:pPr>
            <w:r>
              <w:t>Truth</w:t>
            </w:r>
          </w:p>
        </w:tc>
      </w:tr>
      <w:tr w:rsidR="005667E3" w14:paraId="26AC834F" w14:textId="77777777" w:rsidTr="002261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20BEC90A" w14:textId="4C003F26" w:rsidR="005667E3" w:rsidRDefault="005667E3" w:rsidP="0037615E">
            <w:r>
              <w:t>Prediction</w:t>
            </w:r>
          </w:p>
        </w:tc>
        <w:tc>
          <w:tcPr>
            <w:tcW w:w="2264" w:type="dxa"/>
            <w:shd w:val="clear" w:color="auto" w:fill="auto"/>
          </w:tcPr>
          <w:p w14:paraId="52334AFD" w14:textId="75333A4F" w:rsidR="005667E3" w:rsidRPr="005667E3" w:rsidRDefault="005667E3" w:rsidP="0037615E">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14D0BB42" w14:textId="6D1EED0A" w:rsidR="005667E3" w:rsidRPr="005667E3" w:rsidRDefault="005667E3" w:rsidP="0037615E">
            <w:pPr>
              <w:cnfStyle w:val="000000100000" w:firstRow="0" w:lastRow="0" w:firstColumn="0" w:lastColumn="0" w:oddVBand="0" w:evenVBand="0" w:oddHBand="1" w:evenHBand="0" w:firstRowFirstColumn="0" w:firstRowLastColumn="0" w:lastRowFirstColumn="0" w:lastRowLastColumn="0"/>
            </w:pPr>
            <w:r w:rsidRPr="005667E3">
              <w:t>none</w:t>
            </w:r>
          </w:p>
        </w:tc>
      </w:tr>
      <w:tr w:rsidR="005667E3" w14:paraId="53E2A453" w14:textId="77777777" w:rsidTr="00503996">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F8C628C" w14:textId="1ACB35B1" w:rsidR="005667E3" w:rsidRDefault="005667E3" w:rsidP="0037615E">
            <w:r>
              <w:t>Fire</w:t>
            </w:r>
          </w:p>
        </w:tc>
        <w:tc>
          <w:tcPr>
            <w:tcW w:w="2264" w:type="dxa"/>
            <w:shd w:val="clear" w:color="auto" w:fill="auto"/>
          </w:tcPr>
          <w:p w14:paraId="17AD535A" w14:textId="6BF2272B" w:rsidR="005667E3" w:rsidRDefault="005667E3" w:rsidP="0037615E">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6F6369E7" w14:textId="6212F2C5" w:rsidR="005667E3" w:rsidRDefault="005667E3" w:rsidP="0037615E">
            <w:pPr>
              <w:cnfStyle w:val="000000000000" w:firstRow="0" w:lastRow="0" w:firstColumn="0" w:lastColumn="0" w:oddVBand="0" w:evenVBand="0" w:oddHBand="0" w:evenHBand="0" w:firstRowFirstColumn="0" w:firstRowLastColumn="0" w:lastRowFirstColumn="0" w:lastRowLastColumn="0"/>
            </w:pPr>
            <w:r w:rsidRPr="00236175">
              <w:t>4038</w:t>
            </w:r>
          </w:p>
        </w:tc>
      </w:tr>
      <w:tr w:rsidR="005667E3" w14:paraId="4F79F228" w14:textId="77777777" w:rsidTr="0050399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102A227" w14:textId="53CADDB9" w:rsidR="005667E3" w:rsidRDefault="005667E3" w:rsidP="0037615E">
            <w:r>
              <w:t>none</w:t>
            </w:r>
          </w:p>
        </w:tc>
        <w:tc>
          <w:tcPr>
            <w:tcW w:w="2264" w:type="dxa"/>
            <w:shd w:val="clear" w:color="auto" w:fill="auto"/>
          </w:tcPr>
          <w:p w14:paraId="1D137FDF" w14:textId="7049AAE1" w:rsidR="005667E3" w:rsidRDefault="005667E3" w:rsidP="0037615E">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101D4F5A" w14:textId="12BCB895" w:rsidR="005667E3" w:rsidRDefault="005667E3" w:rsidP="0037615E">
            <w:pPr>
              <w:cnfStyle w:val="000000100000" w:firstRow="0" w:lastRow="0" w:firstColumn="0" w:lastColumn="0" w:oddVBand="0" w:evenVBand="0" w:oddHBand="1" w:evenHBand="0" w:firstRowFirstColumn="0" w:firstRowLastColumn="0" w:lastRowFirstColumn="0" w:lastRowLastColumn="0"/>
            </w:pPr>
            <w:r w:rsidRPr="00236175">
              <w:t>25045</w:t>
            </w:r>
          </w:p>
        </w:tc>
      </w:tr>
    </w:tbl>
    <w:p w14:paraId="77254E66" w14:textId="5D3EE0A7" w:rsidR="00236175" w:rsidRDefault="00226109" w:rsidP="00CA48B8">
      <w:pPr>
        <w:pStyle w:val="Beschriftung"/>
        <w:jc w:val="center"/>
      </w:pPr>
      <w:bookmarkStart w:id="4" w:name="_Ref88222519"/>
      <w:r>
        <w:t xml:space="preserve">Table </w:t>
      </w:r>
      <w:fldSimple w:instr=" SEQ Table \* ARABIC ">
        <w:r w:rsidR="00BC50C5">
          <w:rPr>
            <w:noProof/>
          </w:rPr>
          <w:t>6</w:t>
        </w:r>
      </w:fldSimple>
      <w:bookmarkEnd w:id="4"/>
      <w:r>
        <w:t>: Confusion Matrix of Random Forest Model (random sampling split)</w:t>
      </w:r>
    </w:p>
    <w:p w14:paraId="5EC2F93A" w14:textId="7009F3D9" w:rsidR="00226109" w:rsidRPr="00226109" w:rsidRDefault="00226109" w:rsidP="0037615E">
      <w:r>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 xml:space="preserve">Table </w:t>
      </w:r>
      <w:r w:rsidR="00BC50C5">
        <w:rPr>
          <w:noProof/>
        </w:rPr>
        <w:t>2</w:t>
      </w:r>
      <w:r w:rsidR="006039C7">
        <w:fldChar w:fldCharType="end"/>
      </w:r>
      <w:r>
        <w:t>, both in terms of the individual metrics as well as the ranking of the classifiers.</w:t>
      </w:r>
    </w:p>
    <w:p w14:paraId="23B17F59" w14:textId="55D8988A" w:rsidR="0001285C" w:rsidRDefault="007D460B" w:rsidP="0037615E">
      <w:pPr>
        <w:pStyle w:val="berschrift1"/>
        <w:numPr>
          <w:ilvl w:val="0"/>
          <w:numId w:val="3"/>
        </w:numPr>
      </w:pPr>
      <w:r>
        <w:t>Discussion</w:t>
      </w:r>
    </w:p>
    <w:p w14:paraId="7160BD7F" w14:textId="1C730CA5" w:rsidR="002F636B" w:rsidRPr="002F636B" w:rsidRDefault="002F636B" w:rsidP="002F636B">
      <w:proofErr w:type="spellStart"/>
      <w:r>
        <w:t>bla</w:t>
      </w:r>
      <w:proofErr w:type="spellEnd"/>
    </w:p>
    <w:p w14:paraId="37C61AF7" w14:textId="7B976F31" w:rsidR="007D460B" w:rsidRDefault="002F636B" w:rsidP="002F636B">
      <w:pPr>
        <w:pStyle w:val="berschrift2"/>
        <w:numPr>
          <w:ilvl w:val="1"/>
          <w:numId w:val="3"/>
        </w:numPr>
      </w:pPr>
      <w:r>
        <w:t>Variable Importance</w:t>
      </w:r>
    </w:p>
    <w:p w14:paraId="69BFBBE0" w14:textId="3D648F41" w:rsidR="002F636B" w:rsidRPr="002F636B" w:rsidRDefault="002F636B" w:rsidP="002F636B">
      <w:proofErr w:type="spellStart"/>
      <w:r>
        <w:t>bla</w:t>
      </w:r>
      <w:proofErr w:type="spellEnd"/>
    </w:p>
    <w:p w14:paraId="0B1D1762" w14:textId="71F32626" w:rsidR="007D460B" w:rsidRDefault="007D460B" w:rsidP="0037615E">
      <w:pPr>
        <w:pStyle w:val="berschrift1"/>
        <w:numPr>
          <w:ilvl w:val="0"/>
          <w:numId w:val="3"/>
        </w:numPr>
      </w:pPr>
      <w:r>
        <w:t>Conclusion</w:t>
      </w:r>
    </w:p>
    <w:p w14:paraId="180B7A9D" w14:textId="64DE26EE" w:rsidR="007D460B" w:rsidRPr="00955275" w:rsidRDefault="007D460B" w:rsidP="0037615E">
      <w:pPr>
        <w:rPr>
          <w:lang w:val="de-DE"/>
        </w:rPr>
      </w:pPr>
      <w:proofErr w:type="spellStart"/>
      <w:r>
        <w:t>bla</w:t>
      </w:r>
      <w:proofErr w:type="spellEnd"/>
    </w:p>
    <w:sectPr w:rsidR="007D460B" w:rsidRPr="00955275"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823A4" w14:textId="77777777" w:rsidR="00D1739F" w:rsidRDefault="00D1739F" w:rsidP="0037615E">
      <w:r>
        <w:separator/>
      </w:r>
    </w:p>
  </w:endnote>
  <w:endnote w:type="continuationSeparator" w:id="0">
    <w:p w14:paraId="1333997B" w14:textId="77777777" w:rsidR="00D1739F" w:rsidRDefault="00D1739F" w:rsidP="00376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48F51" w14:textId="77777777" w:rsidR="00D1739F" w:rsidRDefault="00D1739F" w:rsidP="0037615E">
      <w:r>
        <w:separator/>
      </w:r>
    </w:p>
  </w:footnote>
  <w:footnote w:type="continuationSeparator" w:id="0">
    <w:p w14:paraId="434223E4" w14:textId="77777777" w:rsidR="00D1739F" w:rsidRDefault="00D1739F" w:rsidP="0037615E">
      <w:r>
        <w:continuationSeparator/>
      </w:r>
    </w:p>
  </w:footnote>
  <w:footnote w:id="1">
    <w:p w14:paraId="6BF8EA16" w14:textId="28CEA6E8" w:rsidR="00DA4E87" w:rsidRPr="00DA4E87" w:rsidRDefault="00DA4E87" w:rsidP="0037615E">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B137774"/>
    <w:multiLevelType w:val="multilevel"/>
    <w:tmpl w:val="772EC0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5F1F"/>
    <w:rsid w:val="0003605F"/>
    <w:rsid w:val="00042544"/>
    <w:rsid w:val="00057BB7"/>
    <w:rsid w:val="00074424"/>
    <w:rsid w:val="00082145"/>
    <w:rsid w:val="00086210"/>
    <w:rsid w:val="00094668"/>
    <w:rsid w:val="00097198"/>
    <w:rsid w:val="000A3AEA"/>
    <w:rsid w:val="000B0193"/>
    <w:rsid w:val="000B2945"/>
    <w:rsid w:val="000B43C2"/>
    <w:rsid w:val="000C1A21"/>
    <w:rsid w:val="000C7DE7"/>
    <w:rsid w:val="000D4083"/>
    <w:rsid w:val="000D7B2E"/>
    <w:rsid w:val="000E163B"/>
    <w:rsid w:val="000E2180"/>
    <w:rsid w:val="000E2231"/>
    <w:rsid w:val="000E3678"/>
    <w:rsid w:val="000E439E"/>
    <w:rsid w:val="000E6E68"/>
    <w:rsid w:val="000F3A2A"/>
    <w:rsid w:val="000F57E8"/>
    <w:rsid w:val="000F7E23"/>
    <w:rsid w:val="001033E7"/>
    <w:rsid w:val="00125BBD"/>
    <w:rsid w:val="00156846"/>
    <w:rsid w:val="00166924"/>
    <w:rsid w:val="00176651"/>
    <w:rsid w:val="0018422C"/>
    <w:rsid w:val="0018437C"/>
    <w:rsid w:val="00185042"/>
    <w:rsid w:val="00186DE0"/>
    <w:rsid w:val="00187204"/>
    <w:rsid w:val="00190CE9"/>
    <w:rsid w:val="00191483"/>
    <w:rsid w:val="0019171A"/>
    <w:rsid w:val="0019569C"/>
    <w:rsid w:val="00196779"/>
    <w:rsid w:val="00197623"/>
    <w:rsid w:val="001C4291"/>
    <w:rsid w:val="001C5B67"/>
    <w:rsid w:val="001C607C"/>
    <w:rsid w:val="001D48C9"/>
    <w:rsid w:val="001F3043"/>
    <w:rsid w:val="0020565D"/>
    <w:rsid w:val="00213290"/>
    <w:rsid w:val="00214BEE"/>
    <w:rsid w:val="00226109"/>
    <w:rsid w:val="00231ECF"/>
    <w:rsid w:val="002326A4"/>
    <w:rsid w:val="002360C4"/>
    <w:rsid w:val="00236175"/>
    <w:rsid w:val="00242D60"/>
    <w:rsid w:val="00244822"/>
    <w:rsid w:val="00251F95"/>
    <w:rsid w:val="00280A78"/>
    <w:rsid w:val="002828A2"/>
    <w:rsid w:val="00286973"/>
    <w:rsid w:val="00293703"/>
    <w:rsid w:val="002A28EA"/>
    <w:rsid w:val="002A711F"/>
    <w:rsid w:val="002A7792"/>
    <w:rsid w:val="002B1C95"/>
    <w:rsid w:val="002B633A"/>
    <w:rsid w:val="002E462B"/>
    <w:rsid w:val="002F636B"/>
    <w:rsid w:val="0030032E"/>
    <w:rsid w:val="003055AC"/>
    <w:rsid w:val="0031721A"/>
    <w:rsid w:val="00333D42"/>
    <w:rsid w:val="00335C87"/>
    <w:rsid w:val="00350D0D"/>
    <w:rsid w:val="00352514"/>
    <w:rsid w:val="003545AF"/>
    <w:rsid w:val="0035618D"/>
    <w:rsid w:val="003639DF"/>
    <w:rsid w:val="00371B6C"/>
    <w:rsid w:val="003729D5"/>
    <w:rsid w:val="0037615E"/>
    <w:rsid w:val="00382666"/>
    <w:rsid w:val="00385467"/>
    <w:rsid w:val="003904BC"/>
    <w:rsid w:val="003A2427"/>
    <w:rsid w:val="003B1FD4"/>
    <w:rsid w:val="003D2A81"/>
    <w:rsid w:val="003D63AF"/>
    <w:rsid w:val="003E73FA"/>
    <w:rsid w:val="003F292D"/>
    <w:rsid w:val="003F4F19"/>
    <w:rsid w:val="004005FA"/>
    <w:rsid w:val="00427076"/>
    <w:rsid w:val="004301DE"/>
    <w:rsid w:val="004422A2"/>
    <w:rsid w:val="004500DF"/>
    <w:rsid w:val="00456F55"/>
    <w:rsid w:val="00461476"/>
    <w:rsid w:val="00475BC1"/>
    <w:rsid w:val="00484C8C"/>
    <w:rsid w:val="00495AA2"/>
    <w:rsid w:val="004A4368"/>
    <w:rsid w:val="004B3E7F"/>
    <w:rsid w:val="004C34E0"/>
    <w:rsid w:val="004C3AFB"/>
    <w:rsid w:val="004D52D1"/>
    <w:rsid w:val="004E33C3"/>
    <w:rsid w:val="004E43E5"/>
    <w:rsid w:val="004F376B"/>
    <w:rsid w:val="004F774A"/>
    <w:rsid w:val="005001B3"/>
    <w:rsid w:val="00503682"/>
    <w:rsid w:val="0050389E"/>
    <w:rsid w:val="00503996"/>
    <w:rsid w:val="00506C13"/>
    <w:rsid w:val="00511F16"/>
    <w:rsid w:val="00535832"/>
    <w:rsid w:val="00546E97"/>
    <w:rsid w:val="00551F87"/>
    <w:rsid w:val="0055270B"/>
    <w:rsid w:val="0055757C"/>
    <w:rsid w:val="00557A27"/>
    <w:rsid w:val="005638E2"/>
    <w:rsid w:val="005667E3"/>
    <w:rsid w:val="00575ABF"/>
    <w:rsid w:val="00577210"/>
    <w:rsid w:val="00585760"/>
    <w:rsid w:val="00593DBD"/>
    <w:rsid w:val="00595AB5"/>
    <w:rsid w:val="005B2969"/>
    <w:rsid w:val="005B485A"/>
    <w:rsid w:val="005C0A77"/>
    <w:rsid w:val="005D7BFA"/>
    <w:rsid w:val="005E2C83"/>
    <w:rsid w:val="005E4178"/>
    <w:rsid w:val="00600D8E"/>
    <w:rsid w:val="00602929"/>
    <w:rsid w:val="006039C7"/>
    <w:rsid w:val="00626CEB"/>
    <w:rsid w:val="00637326"/>
    <w:rsid w:val="00644CF1"/>
    <w:rsid w:val="00650FE3"/>
    <w:rsid w:val="00653C22"/>
    <w:rsid w:val="00673896"/>
    <w:rsid w:val="00686DBD"/>
    <w:rsid w:val="0069728E"/>
    <w:rsid w:val="006B098E"/>
    <w:rsid w:val="006B296E"/>
    <w:rsid w:val="006B75CE"/>
    <w:rsid w:val="006E069A"/>
    <w:rsid w:val="006E2DAD"/>
    <w:rsid w:val="006E38B2"/>
    <w:rsid w:val="006E5A89"/>
    <w:rsid w:val="006F2F93"/>
    <w:rsid w:val="006F45A7"/>
    <w:rsid w:val="006F56C4"/>
    <w:rsid w:val="006F5885"/>
    <w:rsid w:val="007015AF"/>
    <w:rsid w:val="00703CB3"/>
    <w:rsid w:val="007130DA"/>
    <w:rsid w:val="0071755B"/>
    <w:rsid w:val="00722642"/>
    <w:rsid w:val="007242AE"/>
    <w:rsid w:val="00724DDB"/>
    <w:rsid w:val="007312CB"/>
    <w:rsid w:val="007360A8"/>
    <w:rsid w:val="00740293"/>
    <w:rsid w:val="0074607E"/>
    <w:rsid w:val="0077754B"/>
    <w:rsid w:val="00784FFC"/>
    <w:rsid w:val="00787BB0"/>
    <w:rsid w:val="007A3A6A"/>
    <w:rsid w:val="007C4F55"/>
    <w:rsid w:val="007D460B"/>
    <w:rsid w:val="007D72A9"/>
    <w:rsid w:val="007E47DB"/>
    <w:rsid w:val="007F0BA7"/>
    <w:rsid w:val="007F1898"/>
    <w:rsid w:val="007F1E29"/>
    <w:rsid w:val="00800615"/>
    <w:rsid w:val="00804ACA"/>
    <w:rsid w:val="008148BB"/>
    <w:rsid w:val="00824C8A"/>
    <w:rsid w:val="00833E68"/>
    <w:rsid w:val="00840ABC"/>
    <w:rsid w:val="008638B1"/>
    <w:rsid w:val="00870CA6"/>
    <w:rsid w:val="00873970"/>
    <w:rsid w:val="0087755B"/>
    <w:rsid w:val="00893491"/>
    <w:rsid w:val="00896BC0"/>
    <w:rsid w:val="008B1A61"/>
    <w:rsid w:val="008B2D63"/>
    <w:rsid w:val="008B2F33"/>
    <w:rsid w:val="008B3E9B"/>
    <w:rsid w:val="008B6C5F"/>
    <w:rsid w:val="00903E87"/>
    <w:rsid w:val="009075C2"/>
    <w:rsid w:val="00924E52"/>
    <w:rsid w:val="0092598D"/>
    <w:rsid w:val="00937A0F"/>
    <w:rsid w:val="00944051"/>
    <w:rsid w:val="009446D8"/>
    <w:rsid w:val="00955275"/>
    <w:rsid w:val="00963B2F"/>
    <w:rsid w:val="0096536A"/>
    <w:rsid w:val="00966B8E"/>
    <w:rsid w:val="009722D9"/>
    <w:rsid w:val="00974F03"/>
    <w:rsid w:val="00985AA9"/>
    <w:rsid w:val="009953C2"/>
    <w:rsid w:val="009A4F6F"/>
    <w:rsid w:val="009A6633"/>
    <w:rsid w:val="009C0B43"/>
    <w:rsid w:val="009C14E2"/>
    <w:rsid w:val="009C38AC"/>
    <w:rsid w:val="009C5060"/>
    <w:rsid w:val="009C7ACD"/>
    <w:rsid w:val="009D243B"/>
    <w:rsid w:val="009D77AE"/>
    <w:rsid w:val="009E32D5"/>
    <w:rsid w:val="009F3EFB"/>
    <w:rsid w:val="00A02260"/>
    <w:rsid w:val="00A11414"/>
    <w:rsid w:val="00A17D80"/>
    <w:rsid w:val="00A25E03"/>
    <w:rsid w:val="00A32146"/>
    <w:rsid w:val="00A37067"/>
    <w:rsid w:val="00A45806"/>
    <w:rsid w:val="00A466BA"/>
    <w:rsid w:val="00A52AEE"/>
    <w:rsid w:val="00A53A16"/>
    <w:rsid w:val="00A6353E"/>
    <w:rsid w:val="00A7281B"/>
    <w:rsid w:val="00A73C42"/>
    <w:rsid w:val="00A7750D"/>
    <w:rsid w:val="00A94AFB"/>
    <w:rsid w:val="00AA5B76"/>
    <w:rsid w:val="00AB62BF"/>
    <w:rsid w:val="00AC3954"/>
    <w:rsid w:val="00AC46CD"/>
    <w:rsid w:val="00AD24AF"/>
    <w:rsid w:val="00AD342A"/>
    <w:rsid w:val="00AE1A65"/>
    <w:rsid w:val="00AF18AC"/>
    <w:rsid w:val="00AF24E2"/>
    <w:rsid w:val="00B02AB4"/>
    <w:rsid w:val="00B03EBA"/>
    <w:rsid w:val="00B041D2"/>
    <w:rsid w:val="00B05EEF"/>
    <w:rsid w:val="00B23B12"/>
    <w:rsid w:val="00B243AC"/>
    <w:rsid w:val="00B334DB"/>
    <w:rsid w:val="00B36ADE"/>
    <w:rsid w:val="00B41398"/>
    <w:rsid w:val="00B4206C"/>
    <w:rsid w:val="00B4291E"/>
    <w:rsid w:val="00B44D09"/>
    <w:rsid w:val="00B46668"/>
    <w:rsid w:val="00B646DC"/>
    <w:rsid w:val="00B65AFE"/>
    <w:rsid w:val="00B74AF0"/>
    <w:rsid w:val="00B762AC"/>
    <w:rsid w:val="00B83BBF"/>
    <w:rsid w:val="00BA7EA3"/>
    <w:rsid w:val="00BC50C5"/>
    <w:rsid w:val="00BC783E"/>
    <w:rsid w:val="00BE5A20"/>
    <w:rsid w:val="00BE7448"/>
    <w:rsid w:val="00C069E4"/>
    <w:rsid w:val="00C24C51"/>
    <w:rsid w:val="00C25511"/>
    <w:rsid w:val="00C3068E"/>
    <w:rsid w:val="00C30B3D"/>
    <w:rsid w:val="00C46C2B"/>
    <w:rsid w:val="00C627A4"/>
    <w:rsid w:val="00C6364A"/>
    <w:rsid w:val="00C744F7"/>
    <w:rsid w:val="00C84C04"/>
    <w:rsid w:val="00C85977"/>
    <w:rsid w:val="00C934DE"/>
    <w:rsid w:val="00C97CE4"/>
    <w:rsid w:val="00CA48B8"/>
    <w:rsid w:val="00CA70A1"/>
    <w:rsid w:val="00CB13A3"/>
    <w:rsid w:val="00CB1F82"/>
    <w:rsid w:val="00CC7BC3"/>
    <w:rsid w:val="00CE6DCC"/>
    <w:rsid w:val="00CF0F3D"/>
    <w:rsid w:val="00D030D1"/>
    <w:rsid w:val="00D059A9"/>
    <w:rsid w:val="00D1739F"/>
    <w:rsid w:val="00D246CB"/>
    <w:rsid w:val="00D41D27"/>
    <w:rsid w:val="00D425EB"/>
    <w:rsid w:val="00D430AF"/>
    <w:rsid w:val="00D43BD9"/>
    <w:rsid w:val="00D45D42"/>
    <w:rsid w:val="00D527EA"/>
    <w:rsid w:val="00D53A25"/>
    <w:rsid w:val="00D5650C"/>
    <w:rsid w:val="00D61B78"/>
    <w:rsid w:val="00D63B6E"/>
    <w:rsid w:val="00D728B7"/>
    <w:rsid w:val="00D861B6"/>
    <w:rsid w:val="00D91E55"/>
    <w:rsid w:val="00D91F46"/>
    <w:rsid w:val="00D92650"/>
    <w:rsid w:val="00DA1768"/>
    <w:rsid w:val="00DA1AED"/>
    <w:rsid w:val="00DA4E87"/>
    <w:rsid w:val="00DB3CA5"/>
    <w:rsid w:val="00DB5B83"/>
    <w:rsid w:val="00DC1445"/>
    <w:rsid w:val="00DC4308"/>
    <w:rsid w:val="00DC7733"/>
    <w:rsid w:val="00DD18F7"/>
    <w:rsid w:val="00DE0DD8"/>
    <w:rsid w:val="00DE4EED"/>
    <w:rsid w:val="00DF322F"/>
    <w:rsid w:val="00E0358F"/>
    <w:rsid w:val="00E06E4B"/>
    <w:rsid w:val="00E17107"/>
    <w:rsid w:val="00E2735B"/>
    <w:rsid w:val="00E307E1"/>
    <w:rsid w:val="00E4473A"/>
    <w:rsid w:val="00E46E97"/>
    <w:rsid w:val="00E47A26"/>
    <w:rsid w:val="00E54013"/>
    <w:rsid w:val="00E709FB"/>
    <w:rsid w:val="00E77C42"/>
    <w:rsid w:val="00E81D2B"/>
    <w:rsid w:val="00E859B4"/>
    <w:rsid w:val="00E9010E"/>
    <w:rsid w:val="00E91DE4"/>
    <w:rsid w:val="00E92D6A"/>
    <w:rsid w:val="00EA0C70"/>
    <w:rsid w:val="00EA3AF8"/>
    <w:rsid w:val="00EB0492"/>
    <w:rsid w:val="00EC4645"/>
    <w:rsid w:val="00EC647D"/>
    <w:rsid w:val="00EE062B"/>
    <w:rsid w:val="00EE08E8"/>
    <w:rsid w:val="00EE4725"/>
    <w:rsid w:val="00F13088"/>
    <w:rsid w:val="00F260D2"/>
    <w:rsid w:val="00F30157"/>
    <w:rsid w:val="00F446BD"/>
    <w:rsid w:val="00F45697"/>
    <w:rsid w:val="00F54118"/>
    <w:rsid w:val="00F547F9"/>
    <w:rsid w:val="00F631B0"/>
    <w:rsid w:val="00F6606D"/>
    <w:rsid w:val="00F70F12"/>
    <w:rsid w:val="00F76A5F"/>
    <w:rsid w:val="00F81AFE"/>
    <w:rsid w:val="00F96626"/>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7615E"/>
    <w:pPr>
      <w:shd w:val="clear" w:color="auto" w:fill="FFFFFF"/>
      <w:spacing w:after="12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7420</Words>
  <Characters>172747</Characters>
  <Application>Microsoft Office Word</Application>
  <DocSecurity>0</DocSecurity>
  <Lines>1439</Lines>
  <Paragraphs>3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252</cp:revision>
  <dcterms:created xsi:type="dcterms:W3CDTF">2021-11-02T20:33:00Z</dcterms:created>
  <dcterms:modified xsi:type="dcterms:W3CDTF">2021-11-1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i1E1vn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